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832033" w14:textId="77777777" w:rsidR="00F21AC2" w:rsidRDefault="00F21AC2" w:rsidP="002E0803">
      <w:pPr>
        <w:pStyle w:val="Heading1"/>
        <w:rPr>
          <w:rFonts w:asciiTheme="minorHAnsi" w:eastAsiaTheme="minorHAnsi" w:hAnsiTheme="minorHAnsi" w:cstheme="minorBidi"/>
          <w:b/>
          <w:color w:val="auto"/>
          <w:sz w:val="22"/>
          <w:szCs w:val="22"/>
        </w:rPr>
      </w:pPr>
      <w:r w:rsidRPr="00E33736">
        <w:rPr>
          <w:rFonts w:asciiTheme="minorHAnsi" w:eastAsiaTheme="minorHAnsi" w:hAnsiTheme="minorHAnsi" w:cstheme="minorBidi"/>
          <w:b/>
          <w:color w:val="auto"/>
          <w:sz w:val="22"/>
          <w:szCs w:val="22"/>
        </w:rPr>
        <w:t>Ward staffing guided by a patient classification system: multi-criteria analysis of "fit” in 3 acute hospitals</w:t>
      </w:r>
    </w:p>
    <w:p w14:paraId="17773346" w14:textId="77777777" w:rsidR="00F21AC2" w:rsidRDefault="00F21AC2" w:rsidP="002E0803">
      <w:pPr>
        <w:pStyle w:val="Heading1"/>
      </w:pPr>
      <w:r>
        <w:t>Abstract</w:t>
      </w:r>
    </w:p>
    <w:p w14:paraId="52F6C9BD" w14:textId="77777777" w:rsidR="00F21AC2" w:rsidRPr="00DE3896" w:rsidRDefault="00F21AC2" w:rsidP="002E0803">
      <w:pPr>
        <w:pStyle w:val="Heading2"/>
      </w:pPr>
      <w:r w:rsidRPr="00DE3896">
        <w:t>Aims</w:t>
      </w:r>
    </w:p>
    <w:p w14:paraId="60A6322C" w14:textId="77777777" w:rsidR="00F21AC2" w:rsidRDefault="00F21AC2" w:rsidP="002E0803">
      <w:r>
        <w:t>To a</w:t>
      </w:r>
      <w:r w:rsidRPr="00F47BB3">
        <w:t>ssess how well</w:t>
      </w:r>
      <w:r>
        <w:t xml:space="preserve"> the Safer Nursing Care Tool (SNCT) predicts staffing requirements on hospital wards. </w:t>
      </w:r>
    </w:p>
    <w:p w14:paraId="62DFAC02" w14:textId="77777777" w:rsidR="00F21AC2" w:rsidRPr="00DE3896" w:rsidRDefault="00F21AC2" w:rsidP="002E0803">
      <w:r>
        <w:t>To use professional judgement to g</w:t>
      </w:r>
      <w:r w:rsidRPr="00DE3896">
        <w:t>enerat</w:t>
      </w:r>
      <w:r>
        <w:t>e</w:t>
      </w:r>
      <w:r w:rsidRPr="00DE3896">
        <w:t xml:space="preserve"> hypotheses about </w:t>
      </w:r>
      <w:r>
        <w:t>factors associated with a ‘poor fit’</w:t>
      </w:r>
      <w:r w:rsidRPr="00DE3896">
        <w:t>.</w:t>
      </w:r>
    </w:p>
    <w:p w14:paraId="39D6A364" w14:textId="77777777" w:rsidR="00F21AC2" w:rsidRPr="00DE3896" w:rsidRDefault="00F21AC2" w:rsidP="002E0803">
      <w:pPr>
        <w:pStyle w:val="Heading2"/>
      </w:pPr>
      <w:r w:rsidRPr="00DE3896">
        <w:t>Background</w:t>
      </w:r>
    </w:p>
    <w:p w14:paraId="7A4704EC" w14:textId="77777777" w:rsidR="00F21AC2" w:rsidRPr="00DE3896" w:rsidRDefault="00F21AC2" w:rsidP="002E0803">
      <w:r>
        <w:t>The SNCT is widely used in the UK but there is scant evidence about factors that influence the quality of staffing decisions based upon such patient classification systems</w:t>
      </w:r>
      <w:r w:rsidRPr="00DE3896">
        <w:t>.</w:t>
      </w:r>
      <w:r>
        <w:t xml:space="preserve"> </w:t>
      </w:r>
    </w:p>
    <w:p w14:paraId="1194CA86" w14:textId="77777777" w:rsidR="00F21AC2" w:rsidRPr="00DE3896" w:rsidRDefault="00F21AC2" w:rsidP="002E0803">
      <w:pPr>
        <w:pStyle w:val="Heading2"/>
      </w:pPr>
      <w:r w:rsidRPr="00DE3896">
        <w:t>Methods</w:t>
      </w:r>
    </w:p>
    <w:p w14:paraId="142A22AA" w14:textId="77777777" w:rsidR="00F21AC2" w:rsidRPr="00E24C02" w:rsidRDefault="00F21AC2" w:rsidP="002E0803">
      <w:pPr>
        <w:rPr>
          <w:b/>
        </w:rPr>
      </w:pPr>
      <w:r>
        <w:t>S</w:t>
      </w:r>
      <w:r w:rsidRPr="00DE3896">
        <w:t xml:space="preserve">econdary analysis of data </w:t>
      </w:r>
      <w:r>
        <w:t xml:space="preserve">from </w:t>
      </w:r>
      <w:r w:rsidRPr="00DE3896">
        <w:t xml:space="preserve">69 </w:t>
      </w:r>
      <w:proofErr w:type="spellStart"/>
      <w:r w:rsidRPr="00DE3896">
        <w:t>wards</w:t>
      </w:r>
      <w:proofErr w:type="spellEnd"/>
      <w:r>
        <w:t xml:space="preserve"> in three acute hospitals to assess the</w:t>
      </w:r>
      <w:r w:rsidRPr="00A84AB3">
        <w:t xml:space="preserve"> precision of the estimated staffing requirement, variation of estimates, </w:t>
      </w:r>
      <w:r>
        <w:t xml:space="preserve">correspondence with </w:t>
      </w:r>
      <w:r w:rsidRPr="00A84AB3">
        <w:t>professiona</w:t>
      </w:r>
      <w:r>
        <w:t>l judgement</w:t>
      </w:r>
      <w:r w:rsidRPr="00A84AB3">
        <w:t xml:space="preserve"> and achieved staffing levels.</w:t>
      </w:r>
      <w:r w:rsidRPr="00DE3896">
        <w:t xml:space="preserve"> </w:t>
      </w:r>
      <w:r>
        <w:t>N</w:t>
      </w:r>
      <w:r w:rsidRPr="00DE3896">
        <w:t xml:space="preserve">ursing workforce leads suggested </w:t>
      </w:r>
      <w:r>
        <w:t>factors</w:t>
      </w:r>
      <w:r w:rsidRPr="00DE3896">
        <w:t xml:space="preserve"> </w:t>
      </w:r>
      <w:r>
        <w:t>associated with poor fit, b</w:t>
      </w:r>
      <w:r w:rsidRPr="00DE3896">
        <w:t>ased on the wards that ra</w:t>
      </w:r>
      <w:r>
        <w:t>ted worst.</w:t>
      </w:r>
    </w:p>
    <w:p w14:paraId="2F809F23" w14:textId="77777777" w:rsidR="00F21AC2" w:rsidRPr="00DE3896" w:rsidRDefault="00F21AC2" w:rsidP="002E0803">
      <w:pPr>
        <w:pStyle w:val="Heading2"/>
      </w:pPr>
      <w:r w:rsidRPr="00DE3896">
        <w:t>Results</w:t>
      </w:r>
    </w:p>
    <w:p w14:paraId="7465D136" w14:textId="77777777" w:rsidR="00F21AC2" w:rsidRPr="00DE3896" w:rsidRDefault="00F21AC2" w:rsidP="002E0803">
      <w:r>
        <w:t xml:space="preserve">39% of wards were frequently understaffed, </w:t>
      </w:r>
      <w:r w:rsidRPr="00224EB7">
        <w:t>while</w:t>
      </w:r>
      <w:r>
        <w:t xml:space="preserve"> frequent overstaffing was less common (12%). </w:t>
      </w:r>
      <w:r w:rsidRPr="003B6D7C">
        <w:t>24%</w:t>
      </w:r>
      <w:r>
        <w:t xml:space="preserve"> of wards needed a sample of over 182 days to estimate the establishment precisely. </w:t>
      </w:r>
      <w:r w:rsidRPr="00DE3896">
        <w:t>Potential reasons</w:t>
      </w:r>
      <w:r>
        <w:t xml:space="preserve"> identified </w:t>
      </w:r>
      <w:r w:rsidRPr="00DE3896">
        <w:t xml:space="preserve">for poor fit included </w:t>
      </w:r>
      <w:r>
        <w:t xml:space="preserve">high </w:t>
      </w:r>
      <w:r w:rsidRPr="00DE3896">
        <w:t xml:space="preserve">turnover, </w:t>
      </w:r>
      <w:r>
        <w:t>older</w:t>
      </w:r>
      <w:r w:rsidRPr="00DE3896">
        <w:t xml:space="preserve"> patients, </w:t>
      </w:r>
      <w:r>
        <w:t xml:space="preserve">high levels of 1-to-1 </w:t>
      </w:r>
      <w:proofErr w:type="spellStart"/>
      <w:r w:rsidRPr="00DE3896">
        <w:t>specialing</w:t>
      </w:r>
      <w:proofErr w:type="spellEnd"/>
      <w:r w:rsidRPr="00DE3896">
        <w:t xml:space="preserve">, cancer </w:t>
      </w:r>
      <w:r>
        <w:t>care</w:t>
      </w:r>
      <w:r w:rsidRPr="00DE3896">
        <w:t xml:space="preserve">, </w:t>
      </w:r>
      <w:r>
        <w:t xml:space="preserve">small </w:t>
      </w:r>
      <w:r w:rsidRPr="00DE3896">
        <w:t>ward size</w:t>
      </w:r>
      <w:r>
        <w:t xml:space="preserve"> and high within-day variation in demand</w:t>
      </w:r>
      <w:r w:rsidRPr="00DE3896">
        <w:t>.</w:t>
      </w:r>
    </w:p>
    <w:p w14:paraId="0117FA1C" w14:textId="77777777" w:rsidR="00F21AC2" w:rsidRPr="00DE3896" w:rsidRDefault="00F21AC2" w:rsidP="002E0803">
      <w:pPr>
        <w:pStyle w:val="Heading2"/>
      </w:pPr>
      <w:r w:rsidRPr="00DE3896">
        <w:t>Conclusions</w:t>
      </w:r>
    </w:p>
    <w:p w14:paraId="0FE2B075" w14:textId="77777777" w:rsidR="00F21AC2" w:rsidRPr="00DE3896" w:rsidRDefault="00F21AC2" w:rsidP="002E0803">
      <w:r w:rsidRPr="00DE3896">
        <w:t xml:space="preserve">Using a staffing tool without applying professional judgement or triangulating against other methods can lead to </w:t>
      </w:r>
      <w:r>
        <w:t xml:space="preserve">inaccurate estimates of staffing requirements and </w:t>
      </w:r>
      <w:r w:rsidRPr="00DE3896">
        <w:t>unsafe staffing levels.</w:t>
      </w:r>
    </w:p>
    <w:p w14:paraId="06983966" w14:textId="77777777" w:rsidR="00F21AC2" w:rsidRPr="00DE3896" w:rsidRDefault="00F21AC2" w:rsidP="002E0803">
      <w:pPr>
        <w:pStyle w:val="Heading2"/>
      </w:pPr>
      <w:r w:rsidRPr="00DE3896">
        <w:t xml:space="preserve">Implications for Nursing Management </w:t>
      </w:r>
    </w:p>
    <w:p w14:paraId="18DEA236" w14:textId="77777777" w:rsidR="00F21AC2" w:rsidRPr="00DE3896" w:rsidRDefault="00F21AC2" w:rsidP="002E0803">
      <w:r>
        <w:t>D</w:t>
      </w:r>
      <w:r w:rsidRPr="00DE3896">
        <w:t xml:space="preserve">espite the availability of </w:t>
      </w:r>
      <w:r>
        <w:t xml:space="preserve">software to calculate staffing requirements, application of </w:t>
      </w:r>
      <w:r w:rsidRPr="00DE3896">
        <w:t xml:space="preserve">professional judgement </w:t>
      </w:r>
      <w:r>
        <w:t>remains essential.</w:t>
      </w:r>
    </w:p>
    <w:p w14:paraId="3001AA87" w14:textId="77777777" w:rsidR="00F21AC2" w:rsidRDefault="00F21AC2">
      <w:pPr>
        <w:rPr>
          <w:rFonts w:asciiTheme="majorHAnsi" w:eastAsiaTheme="majorEastAsia" w:hAnsiTheme="majorHAnsi" w:cstheme="majorBidi"/>
          <w:color w:val="2E74B5" w:themeColor="accent1" w:themeShade="BF"/>
          <w:sz w:val="26"/>
          <w:szCs w:val="26"/>
        </w:rPr>
      </w:pPr>
      <w:r>
        <w:rPr>
          <w:rFonts w:asciiTheme="majorHAnsi" w:eastAsiaTheme="majorEastAsia" w:hAnsiTheme="majorHAnsi" w:cstheme="majorBidi"/>
          <w:color w:val="2E74B5" w:themeColor="accent1" w:themeShade="BF"/>
          <w:sz w:val="26"/>
          <w:szCs w:val="26"/>
        </w:rPr>
        <w:t>Keywords</w:t>
      </w:r>
    </w:p>
    <w:p w14:paraId="4AF7C204" w14:textId="77777777" w:rsidR="00F21AC2" w:rsidRPr="004A56AD" w:rsidRDefault="00F21AC2">
      <w:r w:rsidRPr="004A56AD">
        <w:t>Staffing levels;</w:t>
      </w:r>
      <w:r>
        <w:t xml:space="preserve"> patient classification system; Safer Nursing Care Tool; health services research; quantitative methods</w:t>
      </w:r>
    </w:p>
    <w:p w14:paraId="1DDAE1CB" w14:textId="77777777" w:rsidR="00F21AC2" w:rsidRDefault="00F21AC2">
      <w:pPr>
        <w:rPr>
          <w:rFonts w:asciiTheme="majorHAnsi" w:eastAsiaTheme="majorEastAsia" w:hAnsiTheme="majorHAnsi" w:cstheme="majorBidi"/>
          <w:color w:val="2E74B5" w:themeColor="accent1" w:themeShade="BF"/>
          <w:sz w:val="32"/>
          <w:szCs w:val="32"/>
        </w:rPr>
      </w:pPr>
      <w:r>
        <w:br w:type="page"/>
      </w:r>
    </w:p>
    <w:p w14:paraId="7114EBBB" w14:textId="77777777" w:rsidR="00F21AC2" w:rsidRDefault="00F21AC2" w:rsidP="002E0803">
      <w:pPr>
        <w:pStyle w:val="Heading1"/>
      </w:pPr>
      <w:r>
        <w:lastRenderedPageBreak/>
        <w:t>Introduction</w:t>
      </w:r>
    </w:p>
    <w:p w14:paraId="4AA44D9C" w14:textId="574F491D" w:rsidR="00F21AC2" w:rsidRPr="0017779D" w:rsidRDefault="00F21AC2" w:rsidP="002E0803">
      <w:pPr>
        <w:contextualSpacing/>
      </w:pPr>
      <w:r w:rsidRPr="0017779D">
        <w:t xml:space="preserve">How many nursing staff should we employ on hospital inpatient units? A variety of tools exist to help guide this decision, but it has been recognised that no single tool is likely to capture the full extent of nursing work </w:t>
      </w:r>
      <w:r w:rsidRPr="0017779D">
        <w:rPr>
          <w:noProof/>
        </w:rPr>
        <w:t>(</w:t>
      </w:r>
      <w:r w:rsidR="006A3DBC" w:rsidRPr="0017779D">
        <w:rPr>
          <w:noProof/>
        </w:rPr>
        <w:t>Arthur &amp; James, 1994</w:t>
      </w:r>
      <w:r w:rsidR="003F47D2" w:rsidRPr="0017779D">
        <w:rPr>
          <w:noProof/>
        </w:rPr>
        <w:t>;</w:t>
      </w:r>
      <w:r w:rsidR="006A3DBC" w:rsidRPr="0017779D">
        <w:rPr>
          <w:noProof/>
        </w:rPr>
        <w:t xml:space="preserve"> </w:t>
      </w:r>
      <w:r w:rsidRPr="0017779D">
        <w:rPr>
          <w:noProof/>
        </w:rPr>
        <w:t>Fasoli &amp; Haddock, 2010)</w:t>
      </w:r>
      <w:r w:rsidRPr="0017779D">
        <w:t xml:space="preserve">. A safe number of nursing staff depends on patient factors - the severity (acuity) of their condition and their dependence on nursing care - but also on contextual factors relating to the unit, as well as factors relating to the staff, including their experience and education </w:t>
      </w:r>
      <w:r w:rsidRPr="0017779D">
        <w:rPr>
          <w:noProof/>
        </w:rPr>
        <w:t>(</w:t>
      </w:r>
      <w:r w:rsidR="005773E7" w:rsidRPr="0017779D">
        <w:rPr>
          <w:iCs/>
          <w:noProof/>
        </w:rPr>
        <w:t>Saville et al., 2019</w:t>
      </w:r>
      <w:r w:rsidR="005773E7" w:rsidRPr="0017779D">
        <w:rPr>
          <w:noProof/>
        </w:rPr>
        <w:t xml:space="preserve">, </w:t>
      </w:r>
      <w:r w:rsidR="004A4E60" w:rsidRPr="0017779D">
        <w:rPr>
          <w:noProof/>
        </w:rPr>
        <w:t>Hurst</w:t>
      </w:r>
      <w:r w:rsidR="003F47D2" w:rsidRPr="0017779D">
        <w:rPr>
          <w:noProof/>
        </w:rPr>
        <w:t>,</w:t>
      </w:r>
      <w:r w:rsidR="004A4E60" w:rsidRPr="0017779D">
        <w:rPr>
          <w:noProof/>
        </w:rPr>
        <w:t xml:space="preserve"> 2003</w:t>
      </w:r>
      <w:r w:rsidR="003F47D2" w:rsidRPr="0017779D">
        <w:rPr>
          <w:noProof/>
        </w:rPr>
        <w:t>;</w:t>
      </w:r>
      <w:r w:rsidR="004A4E60" w:rsidRPr="0017779D">
        <w:rPr>
          <w:noProof/>
        </w:rPr>
        <w:t xml:space="preserve"> Twigg </w:t>
      </w:r>
      <w:r w:rsidR="003F47D2" w:rsidRPr="0017779D">
        <w:rPr>
          <w:noProof/>
        </w:rPr>
        <w:t>&amp;</w:t>
      </w:r>
      <w:r w:rsidR="004A4E60" w:rsidRPr="0017779D">
        <w:rPr>
          <w:noProof/>
        </w:rPr>
        <w:t xml:space="preserve"> Duffield</w:t>
      </w:r>
      <w:r w:rsidR="003F47D2" w:rsidRPr="0017779D">
        <w:rPr>
          <w:noProof/>
        </w:rPr>
        <w:t>,</w:t>
      </w:r>
      <w:r w:rsidR="004A4E60" w:rsidRPr="0017779D">
        <w:rPr>
          <w:noProof/>
        </w:rPr>
        <w:t xml:space="preserve"> 2009</w:t>
      </w:r>
      <w:r w:rsidR="003F47D2" w:rsidRPr="0017779D">
        <w:rPr>
          <w:noProof/>
        </w:rPr>
        <w:t>;</w:t>
      </w:r>
      <w:r w:rsidR="004A4E60" w:rsidRPr="0017779D">
        <w:rPr>
          <w:noProof/>
        </w:rPr>
        <w:t xml:space="preserve"> Ball</w:t>
      </w:r>
      <w:r w:rsidR="003F47D2" w:rsidRPr="0017779D">
        <w:rPr>
          <w:noProof/>
        </w:rPr>
        <w:t>,</w:t>
      </w:r>
      <w:r w:rsidR="004A4E60" w:rsidRPr="0017779D">
        <w:rPr>
          <w:noProof/>
        </w:rPr>
        <w:t xml:space="preserve"> 2010)</w:t>
      </w:r>
      <w:r w:rsidRPr="0017779D">
        <w:t xml:space="preserve">. Nursing involves doing multiple things at once, often carrying out unobservable work such as critical thinking, as well as responding to emerging demands and prioritising </w:t>
      </w:r>
      <w:r w:rsidRPr="0017779D">
        <w:rPr>
          <w:noProof/>
        </w:rPr>
        <w:t>(Hughes, 1999)</w:t>
      </w:r>
      <w:r w:rsidRPr="0017779D">
        <w:t xml:space="preserve">. Add to this the unpredictability and shifting needs and numbers of patients </w:t>
      </w:r>
      <w:r w:rsidRPr="0017779D">
        <w:rPr>
          <w:noProof/>
        </w:rPr>
        <w:t>(Edwardson &amp; Giovannetti, 1994</w:t>
      </w:r>
      <w:r w:rsidR="00704485" w:rsidRPr="0017779D">
        <w:rPr>
          <w:noProof/>
        </w:rPr>
        <w:t xml:space="preserve">; </w:t>
      </w:r>
      <w:r w:rsidR="00074173" w:rsidRPr="0017779D">
        <w:rPr>
          <w:noProof/>
        </w:rPr>
        <w:t>Young, Lee et al.</w:t>
      </w:r>
      <w:r w:rsidR="00704485" w:rsidRPr="0017779D">
        <w:rPr>
          <w:noProof/>
        </w:rPr>
        <w:t>,</w:t>
      </w:r>
      <w:r w:rsidR="00074173" w:rsidRPr="0017779D">
        <w:rPr>
          <w:noProof/>
        </w:rPr>
        <w:t xml:space="preserve"> 2015)</w:t>
      </w:r>
      <w:r w:rsidR="006165B1" w:rsidRPr="0017779D">
        <w:rPr>
          <w:noProof/>
        </w:rPr>
        <w:t xml:space="preserve">, </w:t>
      </w:r>
      <w:r w:rsidRPr="0017779D">
        <w:t xml:space="preserve">as well as restrictions on staff schedules, and it is clear why there is no simple, generally applicable method for determining a safe number of nursing staff to employ on a ward </w:t>
      </w:r>
      <w:r w:rsidRPr="0017779D">
        <w:rPr>
          <w:noProof/>
        </w:rPr>
        <w:t>(</w:t>
      </w:r>
      <w:r w:rsidR="00704485" w:rsidRPr="0017779D">
        <w:rPr>
          <w:noProof/>
        </w:rPr>
        <w:t xml:space="preserve">Arthur &amp; James, 1994; </w:t>
      </w:r>
      <w:r w:rsidRPr="0017779D">
        <w:rPr>
          <w:noProof/>
        </w:rPr>
        <w:t>Fasoli &amp; Haddock, 2010)</w:t>
      </w:r>
      <w:r w:rsidRPr="0017779D">
        <w:t>. Guidance says that professional judgement</w:t>
      </w:r>
      <w:r w:rsidR="003609C4" w:rsidRPr="0017779D">
        <w:t xml:space="preserve">, </w:t>
      </w:r>
      <w:r w:rsidR="00CF05A8" w:rsidRPr="0017779D">
        <w:t>(</w:t>
      </w:r>
      <w:r w:rsidR="003609C4" w:rsidRPr="0017779D">
        <w:t>using knowledge and experience</w:t>
      </w:r>
      <w:r w:rsidR="00574352" w:rsidRPr="0017779D">
        <w:t xml:space="preserve"> to help reach a decision</w:t>
      </w:r>
      <w:r w:rsidR="00CF05A8" w:rsidRPr="0017779D">
        <w:t>)</w:t>
      </w:r>
      <w:r w:rsidRPr="0017779D">
        <w:t xml:space="preserve"> and </w:t>
      </w:r>
      <w:r w:rsidR="00CF05A8" w:rsidRPr="0017779D">
        <w:t>triangulation (</w:t>
      </w:r>
      <w:r w:rsidR="00860852" w:rsidRPr="0017779D">
        <w:t>comparing the results from multiple</w:t>
      </w:r>
      <w:r w:rsidR="00A20FED" w:rsidRPr="0017779D">
        <w:t xml:space="preserve"> staffing</w:t>
      </w:r>
      <w:r w:rsidR="00860852" w:rsidRPr="0017779D">
        <w:t xml:space="preserve"> tools/</w:t>
      </w:r>
      <w:r w:rsidR="00A20FED" w:rsidRPr="0017779D">
        <w:t>systems</w:t>
      </w:r>
      <w:r w:rsidR="00CF05A8" w:rsidRPr="0017779D">
        <w:t>)</w:t>
      </w:r>
      <w:r w:rsidRPr="0017779D">
        <w:t xml:space="preserve"> </w:t>
      </w:r>
      <w:r w:rsidR="00574352" w:rsidRPr="0017779D">
        <w:t>are</w:t>
      </w:r>
      <w:r w:rsidRPr="0017779D">
        <w:t xml:space="preserve"> </w:t>
      </w:r>
      <w:r w:rsidR="00CF05A8" w:rsidRPr="0017779D">
        <w:t xml:space="preserve">both </w:t>
      </w:r>
      <w:r w:rsidRPr="0017779D">
        <w:t xml:space="preserve">important </w:t>
      </w:r>
      <w:r w:rsidRPr="0017779D">
        <w:rPr>
          <w:noProof/>
        </w:rPr>
        <w:t>(</w:t>
      </w:r>
      <w:r w:rsidR="00CB20F8" w:rsidRPr="0017779D">
        <w:rPr>
          <w:noProof/>
        </w:rPr>
        <w:t>Ball</w:t>
      </w:r>
      <w:r w:rsidR="00704485" w:rsidRPr="0017779D">
        <w:rPr>
          <w:noProof/>
        </w:rPr>
        <w:t>,</w:t>
      </w:r>
      <w:r w:rsidR="00CB20F8" w:rsidRPr="0017779D">
        <w:rPr>
          <w:noProof/>
        </w:rPr>
        <w:t xml:space="preserve"> 2010</w:t>
      </w:r>
      <w:r w:rsidR="00704485" w:rsidRPr="0017779D">
        <w:rPr>
          <w:noProof/>
        </w:rPr>
        <w:t>;</w:t>
      </w:r>
      <w:r w:rsidR="00CB20F8" w:rsidRPr="0017779D">
        <w:rPr>
          <w:noProof/>
        </w:rPr>
        <w:t xml:space="preserve"> </w:t>
      </w:r>
      <w:r w:rsidRPr="0017779D">
        <w:rPr>
          <w:noProof/>
        </w:rPr>
        <w:t>NICE, 2014; The Shelford group, 2014)</w:t>
      </w:r>
      <w:r w:rsidRPr="0017779D">
        <w:t>.</w:t>
      </w:r>
      <w:r w:rsidR="00AC553C" w:rsidRPr="0017779D">
        <w:t xml:space="preserve"> </w:t>
      </w:r>
      <w:r w:rsidR="00C92F50" w:rsidRPr="0017779D">
        <w:t xml:space="preserve">This means that </w:t>
      </w:r>
      <w:r w:rsidR="002B20F6" w:rsidRPr="0017779D">
        <w:t xml:space="preserve">numbers </w:t>
      </w:r>
      <w:r w:rsidR="00357B47" w:rsidRPr="0017779D">
        <w:t xml:space="preserve">from a </w:t>
      </w:r>
      <w:r w:rsidR="00F17D1E" w:rsidRPr="0017779D">
        <w:t>measurement</w:t>
      </w:r>
      <w:r w:rsidR="00357B47" w:rsidRPr="0017779D">
        <w:t xml:space="preserve"> tool </w:t>
      </w:r>
      <w:r w:rsidR="002B20F6" w:rsidRPr="0017779D">
        <w:t xml:space="preserve">may be revised up or down </w:t>
      </w:r>
      <w:r w:rsidR="00AC553C" w:rsidRPr="0017779D">
        <w:t xml:space="preserve">based on other information. </w:t>
      </w:r>
      <w:r w:rsidR="006D691F" w:rsidRPr="0017779D">
        <w:t xml:space="preserve"> </w:t>
      </w:r>
    </w:p>
    <w:p w14:paraId="1C422A13" w14:textId="77777777" w:rsidR="00F21AC2" w:rsidRPr="0017779D" w:rsidRDefault="00F21AC2" w:rsidP="002E0803">
      <w:pPr>
        <w:contextualSpacing/>
      </w:pPr>
    </w:p>
    <w:p w14:paraId="3154CA8F" w14:textId="0ECDC105" w:rsidR="00F21AC2" w:rsidRPr="0017779D" w:rsidRDefault="00F21AC2" w:rsidP="002E0803">
      <w:pPr>
        <w:contextualSpacing/>
      </w:pPr>
      <w:r w:rsidRPr="0017779D">
        <w:t xml:space="preserve">However, in the context of increasing reliance on data-driven algorithms and evidence-based practice depending on empirical data, there is a risk that the apparent objectivity of a measured quantity is afforded undue weight in decision making </w:t>
      </w:r>
      <w:r w:rsidRPr="0017779D">
        <w:rPr>
          <w:noProof/>
        </w:rPr>
        <w:t>(Chin-Yee &amp; Upshur, 2018)</w:t>
      </w:r>
      <w:r w:rsidR="007A38DB" w:rsidRPr="0017779D">
        <w:rPr>
          <w:noProof/>
        </w:rPr>
        <w:t>.</w:t>
      </w:r>
      <w:r w:rsidR="00C90B30" w:rsidRPr="0017779D">
        <w:rPr>
          <w:noProof/>
        </w:rPr>
        <w:t xml:space="preserve"> </w:t>
      </w:r>
      <w:r w:rsidRPr="0017779D">
        <w:t xml:space="preserve">This is particularly the case when the measurement itself is subject to statistical error and, potentially, systematic bias. However, evidence about how nurse staffing tools work in practice is scant </w:t>
      </w:r>
      <w:r w:rsidRPr="0017779D">
        <w:rPr>
          <w:noProof/>
        </w:rPr>
        <w:t>(</w:t>
      </w:r>
      <w:r w:rsidR="00704485" w:rsidRPr="0017779D">
        <w:rPr>
          <w:noProof/>
        </w:rPr>
        <w:t xml:space="preserve">Edwardson &amp; Giovannetti, 1994; NICE, 2014; </w:t>
      </w:r>
      <w:r w:rsidR="005773E7" w:rsidRPr="0017779D">
        <w:rPr>
          <w:iCs/>
          <w:noProof/>
        </w:rPr>
        <w:t>Griffiths, Saville, Ball, Jones, et al., 2020</w:t>
      </w:r>
      <w:r w:rsidRPr="0017779D">
        <w:rPr>
          <w:noProof/>
        </w:rPr>
        <w:t>)</w:t>
      </w:r>
      <w:r w:rsidR="00922251" w:rsidRPr="0017779D">
        <w:rPr>
          <w:noProof/>
        </w:rPr>
        <w:t xml:space="preserve"> </w:t>
      </w:r>
      <w:r w:rsidRPr="0017779D">
        <w:t>and generally does little to establish the accuracy of measurement beyond estimating inter-rater agreement and demonstrating correlation with criterion measures, including measures of dependency</w:t>
      </w:r>
      <w:r w:rsidR="00F63C75" w:rsidRPr="0017779D">
        <w:t xml:space="preserve"> </w:t>
      </w:r>
      <w:r w:rsidR="00074173" w:rsidRPr="0017779D">
        <w:rPr>
          <w:noProof/>
        </w:rPr>
        <w:t xml:space="preserve">(Brennan </w:t>
      </w:r>
      <w:r w:rsidR="00704485" w:rsidRPr="0017779D">
        <w:rPr>
          <w:noProof/>
        </w:rPr>
        <w:t>&amp;</w:t>
      </w:r>
      <w:r w:rsidR="00074173" w:rsidRPr="0017779D">
        <w:rPr>
          <w:noProof/>
        </w:rPr>
        <w:t xml:space="preserve"> Daly</w:t>
      </w:r>
      <w:r w:rsidR="00704485" w:rsidRPr="0017779D">
        <w:rPr>
          <w:noProof/>
        </w:rPr>
        <w:t>,</w:t>
      </w:r>
      <w:r w:rsidR="00074173" w:rsidRPr="0017779D">
        <w:rPr>
          <w:noProof/>
        </w:rPr>
        <w:t xml:space="preserve"> 2015</w:t>
      </w:r>
      <w:r w:rsidR="00704485" w:rsidRPr="0017779D">
        <w:rPr>
          <w:noProof/>
        </w:rPr>
        <w:t>;</w:t>
      </w:r>
      <w:r w:rsidR="00074173" w:rsidRPr="0017779D">
        <w:rPr>
          <w:noProof/>
        </w:rPr>
        <w:t xml:space="preserve"> Larson, Cohen et al.</w:t>
      </w:r>
      <w:r w:rsidR="00704485" w:rsidRPr="0017779D">
        <w:rPr>
          <w:noProof/>
        </w:rPr>
        <w:t>,</w:t>
      </w:r>
      <w:r w:rsidR="00074173" w:rsidRPr="0017779D">
        <w:rPr>
          <w:noProof/>
        </w:rPr>
        <w:t xml:space="preserve"> 2017</w:t>
      </w:r>
      <w:r w:rsidR="00704485" w:rsidRPr="0017779D">
        <w:rPr>
          <w:noProof/>
        </w:rPr>
        <w:t>;</w:t>
      </w:r>
      <w:r w:rsidR="00074173" w:rsidRPr="0017779D">
        <w:rPr>
          <w:noProof/>
        </w:rPr>
        <w:t xml:space="preserve"> Liljamo, Kinnunen et al.</w:t>
      </w:r>
      <w:r w:rsidR="00704485" w:rsidRPr="0017779D">
        <w:rPr>
          <w:noProof/>
        </w:rPr>
        <w:t>,</w:t>
      </w:r>
      <w:r w:rsidR="00074173" w:rsidRPr="0017779D">
        <w:rPr>
          <w:noProof/>
        </w:rPr>
        <w:t xml:space="preserve"> 2017)</w:t>
      </w:r>
      <w:r w:rsidRPr="0017779D">
        <w:t>.</w:t>
      </w:r>
    </w:p>
    <w:p w14:paraId="1CEB9782" w14:textId="77777777" w:rsidR="00F21AC2" w:rsidRPr="0017779D" w:rsidRDefault="00F21AC2" w:rsidP="002E0803">
      <w:pPr>
        <w:contextualSpacing/>
      </w:pPr>
    </w:p>
    <w:p w14:paraId="15201B9D" w14:textId="27576420" w:rsidR="00F21AC2" w:rsidRPr="0017779D" w:rsidRDefault="00F21AC2" w:rsidP="002E0803">
      <w:pPr>
        <w:contextualSpacing/>
      </w:pPr>
      <w:r w:rsidRPr="0017779D">
        <w:t xml:space="preserve">Our recent study addressed this evidence gap by considering the Safer Nursing Care Tool </w:t>
      </w:r>
      <w:r w:rsidRPr="0017779D">
        <w:rPr>
          <w:noProof/>
        </w:rPr>
        <w:t>(The Shelford group, 2014)</w:t>
      </w:r>
      <w:r w:rsidRPr="0017779D">
        <w:t xml:space="preserve">, the most-used tool in England </w:t>
      </w:r>
      <w:r w:rsidRPr="0017779D">
        <w:rPr>
          <w:noProof/>
        </w:rPr>
        <w:t>(Ball et al., 2019)</w:t>
      </w:r>
      <w:r w:rsidRPr="0017779D">
        <w:t xml:space="preserve">. Our study found that the SNCT patient acuity/dependency measure was correlated with professional judgements of staffing adequacy, but for some wards this measure appeared to be biased </w:t>
      </w:r>
      <w:r w:rsidRPr="0017779D">
        <w:rPr>
          <w:noProof/>
        </w:rPr>
        <w:t>(</w:t>
      </w:r>
      <w:r w:rsidR="005773E7" w:rsidRPr="0017779D">
        <w:rPr>
          <w:iCs/>
          <w:noProof/>
        </w:rPr>
        <w:t>Griffiths, Saville, Ball, Chable, et al., 2020; Griffiths, Saville, Ball, Culliford, et al., 2020</w:t>
      </w:r>
      <w:r w:rsidRPr="0017779D">
        <w:rPr>
          <w:noProof/>
        </w:rPr>
        <w:t>)</w:t>
      </w:r>
      <w:r w:rsidRPr="0017779D">
        <w:t xml:space="preserve">. Factors other than patient acuity/dependency measured by the SNCT were also correlated with professional judgements of staffing adequacy and for some wards the measured staffing requirement varied substantially by time of day and day of the week, which calls into question whether sampling patients at fixed times or on weekdays leads to an adequate estimate of typical requirements. </w:t>
      </w:r>
    </w:p>
    <w:p w14:paraId="0BD01128" w14:textId="77777777" w:rsidR="00F21AC2" w:rsidRPr="0017779D" w:rsidRDefault="00F21AC2" w:rsidP="002E0803">
      <w:pPr>
        <w:contextualSpacing/>
      </w:pPr>
    </w:p>
    <w:p w14:paraId="482EEB12" w14:textId="27CF6AD0" w:rsidR="00F21AC2" w:rsidRPr="0017779D" w:rsidRDefault="00F21AC2" w:rsidP="002E0803">
      <w:pPr>
        <w:contextualSpacing/>
      </w:pPr>
      <w:r w:rsidRPr="0017779D">
        <w:t xml:space="preserve">When the SNCT is used to estimate the required ward establishment, the measure is also subject to considerable error, even when based on the recommended minimum sample of all patients over 20 days. While the average precision in percentage terms appeared acceptable, the average width of the 95% confidence interval of the estimate is more than one whole-time-equivalent staff member either side of the mean. Thus, on average, even if the tools validity is accepted, the estimated establishment may provide one (or more) too many or one (or more) too few staff members to adequately meet patient need. Even where a tool </w:t>
      </w:r>
      <w:proofErr w:type="gramStart"/>
      <w:r w:rsidRPr="0017779D">
        <w:t>is able to</w:t>
      </w:r>
      <w:proofErr w:type="gramEnd"/>
      <w:r w:rsidRPr="0017779D">
        <w:t xml:space="preserve"> estimate typical daily workload with more precision, a separate issue is the robustness of a staffing establishment given varying demand. We found that scheduling staff to meet average demand (the basis the SNCT uses to set </w:t>
      </w:r>
      <w:r w:rsidRPr="0017779D">
        <w:lastRenderedPageBreak/>
        <w:t xml:space="preserve">establishments) was frequently associated with understaffing in the face of variable demand from patients, short notice sickness absence and limited availability of temporary staff </w:t>
      </w:r>
      <w:r w:rsidRPr="0017779D">
        <w:rPr>
          <w:noProof/>
        </w:rPr>
        <w:t>(</w:t>
      </w:r>
      <w:r w:rsidR="005773E7" w:rsidRPr="0017779D">
        <w:rPr>
          <w:noProof/>
        </w:rPr>
        <w:t>Saville et al., 2021</w:t>
      </w:r>
      <w:r w:rsidRPr="0017779D">
        <w:rPr>
          <w:noProof/>
        </w:rPr>
        <w:t>)</w:t>
      </w:r>
      <w:r w:rsidRPr="0017779D">
        <w:t xml:space="preserve">. </w:t>
      </w:r>
    </w:p>
    <w:p w14:paraId="4AFCEC94" w14:textId="77777777" w:rsidR="00F21AC2" w:rsidRPr="0017779D" w:rsidRDefault="00F21AC2" w:rsidP="002E0803">
      <w:pPr>
        <w:contextualSpacing/>
      </w:pPr>
    </w:p>
    <w:p w14:paraId="640CB7D7" w14:textId="77777777" w:rsidR="00F21AC2" w:rsidRPr="0017779D" w:rsidRDefault="00F21AC2" w:rsidP="002E0803">
      <w:pPr>
        <w:contextualSpacing/>
      </w:pPr>
      <w:r w:rsidRPr="0017779D">
        <w:t>However, while we observed these patterns at hospital level, the performance of the tool varied across wards and so an unresolved issue is how well staffing tools work on wards with different characteristics and why.  Exploring these issues can help to elaborate the role of professional judgement and factors that need to be considered that are not currently incorporated in the tool.</w:t>
      </w:r>
    </w:p>
    <w:p w14:paraId="56F59749" w14:textId="77777777" w:rsidR="00F21AC2" w:rsidRPr="0017779D" w:rsidRDefault="00F21AC2" w:rsidP="002E0803">
      <w:pPr>
        <w:contextualSpacing/>
      </w:pPr>
      <w:r w:rsidRPr="0017779D">
        <w:t>Using data from our previous study, the present study set out to explore ward-level variation in how the SNCT works for estimating staffing requirements according to multiple measures of fit and to generate hypotheses about wards where the tool, when used without applying professional judgement and triangulation, works least well.</w:t>
      </w:r>
    </w:p>
    <w:p w14:paraId="26B99FBE" w14:textId="77777777" w:rsidR="00F21AC2" w:rsidRDefault="00F21AC2" w:rsidP="002E0803">
      <w:pPr>
        <w:pStyle w:val="Heading1"/>
      </w:pPr>
      <w:r>
        <w:t>Methods</w:t>
      </w:r>
    </w:p>
    <w:p w14:paraId="3A31F5CB" w14:textId="77777777" w:rsidR="00F21AC2" w:rsidRDefault="00F21AC2" w:rsidP="002E0803">
      <w:pPr>
        <w:pStyle w:val="Heading2"/>
      </w:pPr>
      <w:r>
        <w:t>Setting, data sources and study design</w:t>
      </w:r>
    </w:p>
    <w:p w14:paraId="29AF484F" w14:textId="52B9371C" w:rsidR="00F21AC2" w:rsidRPr="0017779D" w:rsidRDefault="00F21AC2" w:rsidP="002E0803">
      <w:r w:rsidRPr="0017779D">
        <w:t xml:space="preserve">This was a secondary analysis of ward data from the parent study </w:t>
      </w:r>
      <w:r w:rsidRPr="0017779D">
        <w:rPr>
          <w:noProof/>
        </w:rPr>
        <w:t>(</w:t>
      </w:r>
      <w:r w:rsidR="005773E7" w:rsidRPr="0017779D">
        <w:rPr>
          <w:noProof/>
        </w:rPr>
        <w:t>Griffiths, Saville, Ball, Chable, et al., 2020</w:t>
      </w:r>
      <w:r w:rsidRPr="0017779D">
        <w:rPr>
          <w:noProof/>
        </w:rPr>
        <w:t>)</w:t>
      </w:r>
      <w:r w:rsidRPr="0017779D">
        <w:t xml:space="preserve">. The setting was 69 acute adult inpatient wards from three hospital Trusts across the Wessex area of England. </w:t>
      </w:r>
      <w:r w:rsidR="00A176AA" w:rsidRPr="0017779D">
        <w:t>Ward</w:t>
      </w:r>
      <w:r w:rsidR="006F1063" w:rsidRPr="0017779D">
        <w:t>s</w:t>
      </w:r>
      <w:r w:rsidR="00C92046" w:rsidRPr="0017779D">
        <w:t xml:space="preserve"> were excluded if they </w:t>
      </w:r>
      <w:r w:rsidR="003F79F3" w:rsidRPr="0017779D">
        <w:t>were out of</w:t>
      </w:r>
      <w:r w:rsidR="006F1063" w:rsidRPr="0017779D">
        <w:t xml:space="preserve"> scope of the SNCT, </w:t>
      </w:r>
      <w:proofErr w:type="gramStart"/>
      <w:r w:rsidR="006F1063" w:rsidRPr="0017779D">
        <w:t>e.g.</w:t>
      </w:r>
      <w:proofErr w:type="gramEnd"/>
      <w:r w:rsidR="006F1063" w:rsidRPr="0017779D">
        <w:t xml:space="preserve"> those </w:t>
      </w:r>
      <w:r w:rsidR="00A176AA" w:rsidRPr="0017779D">
        <w:t xml:space="preserve">providing </w:t>
      </w:r>
      <w:r w:rsidR="00B5365A" w:rsidRPr="0017779D">
        <w:t>maternity</w:t>
      </w:r>
      <w:r w:rsidR="00A176AA" w:rsidRPr="0017779D">
        <w:t xml:space="preserve"> </w:t>
      </w:r>
      <w:r w:rsidR="006F1063" w:rsidRPr="0017779D">
        <w:t>or palliative care</w:t>
      </w:r>
      <w:r w:rsidR="00E134CC" w:rsidRPr="0017779D">
        <w:t xml:space="preserve">, </w:t>
      </w:r>
      <w:r w:rsidR="00080EAE" w:rsidRPr="0017779D">
        <w:t xml:space="preserve">and </w:t>
      </w:r>
      <w:r w:rsidR="00E134CC" w:rsidRPr="0017779D">
        <w:t xml:space="preserve">day </w:t>
      </w:r>
      <w:r w:rsidR="00080EAE" w:rsidRPr="0017779D">
        <w:t>units</w:t>
      </w:r>
      <w:r w:rsidR="006F1063" w:rsidRPr="0017779D">
        <w:t xml:space="preserve">. </w:t>
      </w:r>
      <w:r w:rsidRPr="0017779D">
        <w:t xml:space="preserve">The data consisted of linked data on actual staffing levels, the staffing requirement (using the SNCT) and a report of </w:t>
      </w:r>
      <w:proofErr w:type="gramStart"/>
      <w:r w:rsidRPr="0017779D">
        <w:t>whether or not</w:t>
      </w:r>
      <w:proofErr w:type="gramEnd"/>
      <w:r w:rsidRPr="0017779D">
        <w:t xml:space="preserve"> there were enough staff for quality. We had access to valid linked data from one year (2017) on 18,927 ward-days across the three hospital Trusts. Where wards underwent significant changes to the size or function during the study they were treated as multiple wards in the analysis, with part-year data available for each. The original study included one specialist hospital, which we did not include in the present analysis.</w:t>
      </w:r>
    </w:p>
    <w:p w14:paraId="4475D731" w14:textId="77777777" w:rsidR="00F21AC2" w:rsidRPr="00C96859" w:rsidRDefault="00F21AC2" w:rsidP="002E0803">
      <w:pPr>
        <w:pStyle w:val="Heading2"/>
      </w:pPr>
      <w:bookmarkStart w:id="0" w:name="_Toc56081150"/>
      <w:r>
        <w:t xml:space="preserve">a) </w:t>
      </w:r>
      <w:bookmarkEnd w:id="0"/>
      <w:r>
        <w:t>Assessing how well the SNCT works in practice on different wards</w:t>
      </w:r>
    </w:p>
    <w:p w14:paraId="5AE82E01" w14:textId="2EA84396" w:rsidR="00F21238" w:rsidRPr="0017779D" w:rsidRDefault="00F21238" w:rsidP="002E0803">
      <w:pPr>
        <w:contextualSpacing/>
      </w:pPr>
      <w:r w:rsidRPr="0017779D">
        <w:t xml:space="preserve">The Safer Nursing Care Tool is a patient </w:t>
      </w:r>
      <w:r w:rsidR="00EA2F9A" w:rsidRPr="0017779D">
        <w:t xml:space="preserve">classification tool that works by categorising patients </w:t>
      </w:r>
      <w:r w:rsidR="00B84764" w:rsidRPr="0017779D">
        <w:t xml:space="preserve">into levels (0, 1a, 1b, 2, or 3) </w:t>
      </w:r>
      <w:r w:rsidR="00EA2F9A" w:rsidRPr="0017779D">
        <w:t>according to their acuity and dependency on nursing care</w:t>
      </w:r>
      <w:r w:rsidR="002462DE" w:rsidRPr="0017779D">
        <w:t xml:space="preserve"> </w:t>
      </w:r>
      <w:r w:rsidR="00074173" w:rsidRPr="0017779D">
        <w:rPr>
          <w:noProof/>
        </w:rPr>
        <w:t>(The Shelford group 2014)</w:t>
      </w:r>
      <w:r w:rsidR="00EA2F9A" w:rsidRPr="0017779D">
        <w:t xml:space="preserve">. </w:t>
      </w:r>
      <w:r w:rsidR="00501E6F" w:rsidRPr="0017779D">
        <w:t xml:space="preserve">By multiplying the number of patients in each level with a workload “multiplier”, </w:t>
      </w:r>
      <w:r w:rsidR="00F1474B" w:rsidRPr="0017779D">
        <w:t xml:space="preserve">managers can </w:t>
      </w:r>
      <w:r w:rsidR="00443CA1" w:rsidRPr="0017779D">
        <w:t>obtain</w:t>
      </w:r>
      <w:r w:rsidR="00F1474B" w:rsidRPr="0017779D">
        <w:t xml:space="preserve"> an</w:t>
      </w:r>
      <w:r w:rsidR="00501E6F" w:rsidRPr="0017779D">
        <w:t xml:space="preserve"> estimate for the number of nursing staff (both nurses and assistants) to employ</w:t>
      </w:r>
      <w:r w:rsidR="00443CA1" w:rsidRPr="0017779D">
        <w:t>, measured</w:t>
      </w:r>
      <w:r w:rsidR="00501E6F" w:rsidRPr="0017779D">
        <w:t xml:space="preserve"> in full-time-equivalents. </w:t>
      </w:r>
      <w:r w:rsidR="00F1474B" w:rsidRPr="0017779D">
        <w:t xml:space="preserve">Since the number of patients and their acuity/dependency vary from day to day, </w:t>
      </w:r>
      <w:r w:rsidR="00AE0A05" w:rsidRPr="0017779D">
        <w:t xml:space="preserve">the developers recommend </w:t>
      </w:r>
      <w:r w:rsidR="00443CA1" w:rsidRPr="0017779D">
        <w:t xml:space="preserve">collecting data </w:t>
      </w:r>
      <w:r w:rsidR="00AE0A05" w:rsidRPr="0017779D">
        <w:t xml:space="preserve">for at least 20 days and setting staffing at the average </w:t>
      </w:r>
      <w:r w:rsidR="00443CA1" w:rsidRPr="0017779D">
        <w:t>estimate</w:t>
      </w:r>
      <w:r w:rsidR="00AE0A05" w:rsidRPr="0017779D">
        <w:t xml:space="preserve">. </w:t>
      </w:r>
    </w:p>
    <w:p w14:paraId="448AB511" w14:textId="77777777" w:rsidR="00F21238" w:rsidRPr="0017779D" w:rsidRDefault="00F21238" w:rsidP="002E0803">
      <w:pPr>
        <w:contextualSpacing/>
      </w:pPr>
    </w:p>
    <w:p w14:paraId="77CD3A21" w14:textId="12CC594E" w:rsidR="00F21AC2" w:rsidRPr="0017779D" w:rsidRDefault="00F21AC2" w:rsidP="002E0803">
      <w:pPr>
        <w:contextualSpacing/>
      </w:pPr>
      <w:r w:rsidRPr="0017779D">
        <w:t xml:space="preserve">We considered a range of measures indicating </w:t>
      </w:r>
      <w:r>
        <w:t xml:space="preserve">how well the SNCT works in practice for both estimating staffing </w:t>
      </w:r>
      <w:r w:rsidRPr="0017779D">
        <w:t xml:space="preserve">requirements and recommending baseline staffing levels. These were </w:t>
      </w:r>
    </w:p>
    <w:p w14:paraId="173C0132" w14:textId="77777777" w:rsidR="00F21AC2" w:rsidRPr="0017779D" w:rsidRDefault="00F21AC2" w:rsidP="002E0803">
      <w:pPr>
        <w:contextualSpacing/>
      </w:pPr>
    </w:p>
    <w:p w14:paraId="7406A2B8" w14:textId="69D5E4EB" w:rsidR="00F21AC2" w:rsidRPr="0017779D" w:rsidRDefault="00F21AC2" w:rsidP="002E0803">
      <w:pPr>
        <w:pStyle w:val="ListParagraph"/>
        <w:numPr>
          <w:ilvl w:val="0"/>
          <w:numId w:val="17"/>
        </w:numPr>
      </w:pPr>
      <w:r w:rsidRPr="0017779D">
        <w:t xml:space="preserve">the direction of the relationship between shortfall relative to the SNCT-requirement and </w:t>
      </w:r>
      <w:r w:rsidR="001C0512" w:rsidRPr="0017779D">
        <w:t>the nurse in charge reporting</w:t>
      </w:r>
      <w:r w:rsidRPr="0017779D">
        <w:t xml:space="preserve"> enough staff for quality</w:t>
      </w:r>
      <w:r w:rsidR="00231300" w:rsidRPr="0017779D">
        <w:t xml:space="preserve"> (yes or no)</w:t>
      </w:r>
      <w:r w:rsidRPr="0017779D">
        <w:t xml:space="preserve">, </w:t>
      </w:r>
    </w:p>
    <w:p w14:paraId="3D9D5897" w14:textId="7DA9A767" w:rsidR="00F21AC2" w:rsidRPr="0017779D" w:rsidRDefault="00F21AC2" w:rsidP="002E0803">
      <w:pPr>
        <w:pStyle w:val="ListParagraph"/>
        <w:numPr>
          <w:ilvl w:val="0"/>
          <w:numId w:val="17"/>
        </w:numPr>
      </w:pPr>
      <w:r w:rsidRPr="0017779D">
        <w:t xml:space="preserve">the probability of </w:t>
      </w:r>
      <w:r w:rsidR="00221802" w:rsidRPr="0017779D">
        <w:t xml:space="preserve">the nurse in charge </w:t>
      </w:r>
      <w:r w:rsidRPr="0017779D">
        <w:t>reporting enough staff for quality when staffing is at the SNCT-recommended level,</w:t>
      </w:r>
    </w:p>
    <w:p w14:paraId="585C7A7C" w14:textId="77777777" w:rsidR="00F21AC2" w:rsidRPr="0017779D" w:rsidRDefault="00F21AC2" w:rsidP="002E0803">
      <w:pPr>
        <w:pStyle w:val="ListParagraph"/>
        <w:numPr>
          <w:ilvl w:val="0"/>
          <w:numId w:val="17"/>
        </w:numPr>
      </w:pPr>
      <w:r w:rsidRPr="0017779D">
        <w:t xml:space="preserve"> the number of days of SNCT ratings required for a precise estimate of the staffing establishment, </w:t>
      </w:r>
    </w:p>
    <w:p w14:paraId="6ED3DAE2" w14:textId="77777777" w:rsidR="00F21AC2" w:rsidRPr="0017779D" w:rsidRDefault="00F21AC2" w:rsidP="002E0803">
      <w:pPr>
        <w:pStyle w:val="ListParagraph"/>
        <w:numPr>
          <w:ilvl w:val="0"/>
          <w:numId w:val="17"/>
        </w:numPr>
      </w:pPr>
      <w:r w:rsidRPr="0017779D">
        <w:t>the difference between morning and evening SNCT-calculated staffing requirements,</w:t>
      </w:r>
    </w:p>
    <w:p w14:paraId="50810943" w14:textId="77777777" w:rsidR="00F21AC2" w:rsidRDefault="00F21AC2" w:rsidP="002E0803">
      <w:pPr>
        <w:pStyle w:val="ListParagraph"/>
        <w:numPr>
          <w:ilvl w:val="0"/>
          <w:numId w:val="17"/>
        </w:numPr>
      </w:pPr>
      <w:r w:rsidRPr="0017779D">
        <w:t xml:space="preserve">the difference between weekday and </w:t>
      </w:r>
      <w:r w:rsidRPr="004614B1">
        <w:t>weekend SNCT-calculated staffing requirements</w:t>
      </w:r>
      <w:r>
        <w:t xml:space="preserve">, </w:t>
      </w:r>
    </w:p>
    <w:p w14:paraId="123050B6" w14:textId="3E37207B" w:rsidR="00BF6EFC" w:rsidRPr="0017779D" w:rsidRDefault="006874B9" w:rsidP="002E0803">
      <w:pPr>
        <w:pStyle w:val="ListParagraph"/>
        <w:numPr>
          <w:ilvl w:val="0"/>
          <w:numId w:val="17"/>
        </w:numPr>
      </w:pPr>
      <w:r w:rsidRPr="0017779D">
        <w:t xml:space="preserve">observed understaffing and overstaffing based on the nursing hours </w:t>
      </w:r>
      <w:proofErr w:type="gramStart"/>
      <w:r w:rsidRPr="0017779D">
        <w:t>actually worked</w:t>
      </w:r>
      <w:proofErr w:type="gramEnd"/>
      <w:r w:rsidRPr="0017779D">
        <w:t xml:space="preserve"> (recorded in the electronic roster) relative to the staffing requirement calculated using the SNCT</w:t>
      </w:r>
      <w:r w:rsidR="00845BBD" w:rsidRPr="0017779D">
        <w:t>,</w:t>
      </w:r>
    </w:p>
    <w:p w14:paraId="068DEE45" w14:textId="7A5E6313" w:rsidR="00F21AC2" w:rsidRPr="0017779D" w:rsidRDefault="00F21AC2" w:rsidP="002E0803">
      <w:pPr>
        <w:pStyle w:val="ListParagraph"/>
        <w:numPr>
          <w:ilvl w:val="0"/>
          <w:numId w:val="17"/>
        </w:numPr>
      </w:pPr>
      <w:r w:rsidRPr="0017779D">
        <w:t xml:space="preserve">understaffing and overstaffing in a simulation model of variable patient demand and flexible staffing response (see </w:t>
      </w:r>
      <w:r w:rsidR="005773E7" w:rsidRPr="0017779D">
        <w:rPr>
          <w:iCs/>
        </w:rPr>
        <w:t>Saville et al 2020</w:t>
      </w:r>
      <w:r w:rsidRPr="0017779D">
        <w:t>).</w:t>
      </w:r>
    </w:p>
    <w:p w14:paraId="0DFA73F5" w14:textId="403D2370" w:rsidR="00F21AC2" w:rsidRPr="0017779D" w:rsidRDefault="00F21AC2" w:rsidP="002E0803">
      <w:r w:rsidRPr="0017779D">
        <w:t xml:space="preserve">Details of these measures are given in Appendix </w:t>
      </w:r>
      <w:r w:rsidRPr="0017779D">
        <w:fldChar w:fldCharType="begin"/>
      </w:r>
      <w:r w:rsidRPr="0017779D">
        <w:instrText xml:space="preserve"> REF _Ref58313232 \h </w:instrText>
      </w:r>
      <w:r w:rsidRPr="0017779D">
        <w:fldChar w:fldCharType="separate"/>
      </w:r>
      <w:r w:rsidR="006D2218" w:rsidRPr="0017779D">
        <w:t xml:space="preserve">Table </w:t>
      </w:r>
      <w:r w:rsidR="006D2218" w:rsidRPr="0017779D">
        <w:rPr>
          <w:noProof/>
        </w:rPr>
        <w:t>4</w:t>
      </w:r>
      <w:r w:rsidRPr="0017779D">
        <w:fldChar w:fldCharType="end"/>
      </w:r>
      <w:r w:rsidRPr="0017779D">
        <w:t xml:space="preserve">. The association between a staffing shortfall relative to the SNCT requirement and nurses reporting that they do not have enough staff for quality is expected if the SNCT is measuring demand (criterion </w:t>
      </w:r>
      <w:proofErr w:type="spellStart"/>
      <w:r w:rsidRPr="0017779D">
        <w:t>i</w:t>
      </w:r>
      <w:proofErr w:type="spellEnd"/>
      <w:r w:rsidRPr="0017779D">
        <w:t xml:space="preserve">) and the SNCT recommended level is able to meet demand (criterion ii). If the SNCT is to provide a reliable estimate of the staffing establishment needed, the estimates derived from it must be reasonably precise. If the number of days’ data required to provide a precise estimate is high (criterion iii), variability in demand is high which means that the recommended approach to using the tool is less likely to give an accurate estimate. </w:t>
      </w:r>
      <w:proofErr w:type="gramStart"/>
      <w:r w:rsidRPr="0017779D">
        <w:t>Similarly</w:t>
      </w:r>
      <w:proofErr w:type="gramEnd"/>
      <w:r w:rsidRPr="0017779D">
        <w:t xml:space="preserve"> if there is high variability within or between days it is possible that the tool does not properly estimate demand based on observations taken at fixed times and days (criteria iv and v). Finally, when understaffing or overstaffing (relative to the requirement estimated by the tool) is observed frequently, </w:t>
      </w:r>
      <w:r w:rsidR="00C27CAF" w:rsidRPr="0017779D">
        <w:t>it is possible that</w:t>
      </w:r>
      <w:r w:rsidRPr="0017779D">
        <w:t xml:space="preserve"> unmeasured factors may be influencing staffing decisions (criterion vi)</w:t>
      </w:r>
      <w:r w:rsidR="00C27CAF" w:rsidRPr="0017779D">
        <w:t>. Alternatively, t</w:t>
      </w:r>
      <w:r w:rsidRPr="0017779D">
        <w:t xml:space="preserve">he </w:t>
      </w:r>
      <w:r w:rsidR="00902D55" w:rsidRPr="0017779D">
        <w:t>calculated staffing</w:t>
      </w:r>
      <w:r w:rsidR="00054929" w:rsidRPr="0017779D">
        <w:t xml:space="preserve"> req</w:t>
      </w:r>
      <w:r w:rsidR="00224B65" w:rsidRPr="0017779D">
        <w:t>uirement</w:t>
      </w:r>
      <w:r w:rsidR="00902D55" w:rsidRPr="0017779D">
        <w:t xml:space="preserve"> (the average</w:t>
      </w:r>
      <w:r w:rsidR="00674ADF" w:rsidRPr="0017779D">
        <w:t xml:space="preserve"> of staffing requirements</w:t>
      </w:r>
      <w:r w:rsidR="00C27CAF" w:rsidRPr="0017779D">
        <w:t xml:space="preserve"> from 20 days</w:t>
      </w:r>
      <w:r w:rsidR="00674ADF" w:rsidRPr="0017779D">
        <w:t>)</w:t>
      </w:r>
      <w:r w:rsidRPr="0017779D">
        <w:t xml:space="preserve"> </w:t>
      </w:r>
      <w:r w:rsidR="002427C4" w:rsidRPr="0017779D">
        <w:t>may not be</w:t>
      </w:r>
      <w:r w:rsidRPr="0017779D">
        <w:t xml:space="preserve"> able to meet variable demand from patients and </w:t>
      </w:r>
      <w:proofErr w:type="gramStart"/>
      <w:r w:rsidRPr="0017779D">
        <w:t>real world</w:t>
      </w:r>
      <w:proofErr w:type="gramEnd"/>
      <w:r w:rsidRPr="0017779D">
        <w:t xml:space="preserve"> constraints caused by (for example) short-notice sickness in the face of limited staff availability (criteria vi and vii).</w:t>
      </w:r>
    </w:p>
    <w:p w14:paraId="5C3F4764" w14:textId="77777777" w:rsidR="00F21AC2" w:rsidRPr="0017779D" w:rsidRDefault="00F21AC2" w:rsidP="002E0803">
      <w:pPr>
        <w:contextualSpacing/>
      </w:pPr>
      <w:r w:rsidRPr="0017779D">
        <w:t xml:space="preserve">We ranked wards according to each measure from best (rank 1) to worst fit (highest rank). Ties were given a joint rank (at the average position). We decided on cut-off values for each measure to represent unusual values or extreme poor fit, and flagged wards whose values fell outside this. The cut-off values were chosen based on practical reasons suggesting that the SNCT does not fit well or divisions/jumps in the empirical distributions, which indicated that some wards were unusual. </w:t>
      </w:r>
    </w:p>
    <w:p w14:paraId="02A2A98B" w14:textId="77777777" w:rsidR="00F21AC2" w:rsidRDefault="00F21AC2" w:rsidP="002E0803">
      <w:pPr>
        <w:contextualSpacing/>
      </w:pPr>
    </w:p>
    <w:p w14:paraId="354EF9DC" w14:textId="77777777" w:rsidR="00F21AC2" w:rsidRDefault="00F21AC2" w:rsidP="002E0803">
      <w:pPr>
        <w:keepNext/>
        <w:keepLines/>
        <w:spacing w:before="40" w:after="0"/>
        <w:outlineLvl w:val="1"/>
        <w:rPr>
          <w:rFonts w:asciiTheme="majorHAnsi" w:eastAsiaTheme="majorEastAsia" w:hAnsiTheme="majorHAnsi" w:cstheme="majorBidi"/>
          <w:color w:val="2E74B5" w:themeColor="accent1" w:themeShade="BF"/>
          <w:sz w:val="26"/>
          <w:szCs w:val="26"/>
        </w:rPr>
      </w:pPr>
      <w:bookmarkStart w:id="1" w:name="_Toc56081161"/>
      <w:r>
        <w:rPr>
          <w:rFonts w:asciiTheme="majorHAnsi" w:eastAsiaTheme="majorEastAsia" w:hAnsiTheme="majorHAnsi" w:cstheme="majorBidi"/>
          <w:color w:val="2E74B5" w:themeColor="accent1" w:themeShade="BF"/>
          <w:sz w:val="26"/>
          <w:szCs w:val="26"/>
        </w:rPr>
        <w:t>b) Generating</w:t>
      </w:r>
      <w:bookmarkEnd w:id="1"/>
      <w:r>
        <w:rPr>
          <w:rFonts w:asciiTheme="majorHAnsi" w:eastAsiaTheme="majorEastAsia" w:hAnsiTheme="majorHAnsi" w:cstheme="majorBidi"/>
          <w:color w:val="2E74B5" w:themeColor="accent1" w:themeShade="BF"/>
          <w:sz w:val="26"/>
          <w:szCs w:val="26"/>
        </w:rPr>
        <w:t xml:space="preserve"> hypotheses about wards where the tool works least well</w:t>
      </w:r>
    </w:p>
    <w:p w14:paraId="31D447E3" w14:textId="48C1E193" w:rsidR="00F21AC2" w:rsidRPr="002E5086" w:rsidRDefault="00F21AC2" w:rsidP="002E0803">
      <w:proofErr w:type="gramStart"/>
      <w:r>
        <w:t>In order to</w:t>
      </w:r>
      <w:proofErr w:type="gramEnd"/>
      <w:r>
        <w:t xml:space="preserve"> stimulate discussion and elicit professional judgements about factors that might contribute to a lack of fit, we presented a list of the most unusual wards to nurses with oversight of workforce at each hospital Trust. </w:t>
      </w:r>
      <w:r w:rsidRPr="00DB4167">
        <w:t xml:space="preserve">This list consisted of those </w:t>
      </w:r>
      <w:r>
        <w:t xml:space="preserve">wards </w:t>
      </w:r>
      <w:r w:rsidRPr="00DB4167">
        <w:t xml:space="preserve">that were flagged as unusual according to at least three </w:t>
      </w:r>
      <w:r>
        <w:t xml:space="preserve">of the nine </w:t>
      </w:r>
      <w:r w:rsidRPr="00DB4167">
        <w:t xml:space="preserve">measures, as well as those whose average rank across measures was in the top quarter of wards. </w:t>
      </w:r>
      <w:proofErr w:type="gramStart"/>
      <w:r w:rsidRPr="0093067C">
        <w:t>In order to</w:t>
      </w:r>
      <w:proofErr w:type="gramEnd"/>
      <w:r w:rsidRPr="0093067C">
        <w:t xml:space="preserve"> test the sensitivity of our process for </w:t>
      </w:r>
      <w:r>
        <w:t>deciding which</w:t>
      </w:r>
      <w:r w:rsidRPr="0093067C">
        <w:t xml:space="preserve"> wards</w:t>
      </w:r>
      <w:r>
        <w:t xml:space="preserve"> to include in this list</w:t>
      </w:r>
      <w:r w:rsidRPr="0093067C">
        <w:t xml:space="preserve">, we tested </w:t>
      </w:r>
      <w:r>
        <w:t>several</w:t>
      </w:r>
      <w:r w:rsidRPr="0093067C">
        <w:t xml:space="preserve"> alternatives</w:t>
      </w:r>
      <w:r>
        <w:t xml:space="preserve"> (Supplementary material</w:t>
      </w:r>
      <w:r w:rsidR="006D2218">
        <w:t xml:space="preserve"> Table 5</w:t>
      </w:r>
      <w:r>
        <w:t>).</w:t>
      </w:r>
      <w:r w:rsidRPr="0093067C">
        <w:t xml:space="preserve"> In each case, the order of ranked wards was slightly different, but there was no change to the list identified. </w:t>
      </w:r>
      <w:r>
        <w:t>We asked the nursing workforce leads to consider potential reasons why the SNCT appeared to fit least well for these wards, without showing them the reasons why the wards had been flagged. T</w:t>
      </w:r>
      <w:r w:rsidRPr="008D6365">
        <w:t xml:space="preserve">hey provided their professional opinion </w:t>
      </w:r>
      <w:r>
        <w:t xml:space="preserve">(in writing) </w:t>
      </w:r>
      <w:r w:rsidRPr="008D6365">
        <w:t>of characteristics of those wards that might exp</w:t>
      </w:r>
      <w:r>
        <w:t>lain why the SNCT fits less well</w:t>
      </w:r>
      <w:r w:rsidRPr="008D6365">
        <w:t xml:space="preserve">. </w:t>
      </w:r>
      <w:r>
        <w:t>W</w:t>
      </w:r>
      <w:r w:rsidRPr="008D6365">
        <w:t>e converted these ideas into</w:t>
      </w:r>
      <w:r>
        <w:t xml:space="preserve"> the implied</w:t>
      </w:r>
      <w:r w:rsidRPr="008D6365">
        <w:t xml:space="preserve"> </w:t>
      </w:r>
      <w:r>
        <w:t>“</w:t>
      </w:r>
      <w:r w:rsidRPr="008D6365">
        <w:t>hypotheses</w:t>
      </w:r>
      <w:r>
        <w:t xml:space="preserve">”, which we consider in the context of </w:t>
      </w:r>
      <w:r w:rsidRPr="002E5086">
        <w:t xml:space="preserve">existing evidence of factors </w:t>
      </w:r>
      <w:r>
        <w:t>affecting staffing requirements.</w:t>
      </w:r>
    </w:p>
    <w:p w14:paraId="37D6AD93" w14:textId="77777777" w:rsidR="00F21AC2" w:rsidRPr="00010AA9" w:rsidRDefault="00F21AC2" w:rsidP="002E0803">
      <w:pPr>
        <w:pStyle w:val="Heading2"/>
      </w:pPr>
      <w:r>
        <w:t>Ethical considerations</w:t>
      </w:r>
    </w:p>
    <w:p w14:paraId="41CDBFA3" w14:textId="5AE8F1C8" w:rsidR="00F21AC2" w:rsidRPr="0017779D" w:rsidRDefault="00F21AC2" w:rsidP="002E0803">
      <w:pPr>
        <w:contextualSpacing/>
      </w:pPr>
      <w:r w:rsidRPr="0017779D">
        <w:t xml:space="preserve">This study received ethics approval through the University of </w:t>
      </w:r>
      <w:r w:rsidR="005773E7" w:rsidRPr="0017779D">
        <w:rPr>
          <w:iCs/>
        </w:rPr>
        <w:t>Southampton (18809.A1)</w:t>
      </w:r>
      <w:r w:rsidR="005773E7" w:rsidRPr="0017779D">
        <w:rPr>
          <w:i/>
        </w:rPr>
        <w:t xml:space="preserve"> </w:t>
      </w:r>
      <w:r w:rsidRPr="0017779D">
        <w:t xml:space="preserve">and permission to undertake the study was given by the Health Research Authority (IRAS project ID: </w:t>
      </w:r>
      <w:r w:rsidR="005773E7" w:rsidRPr="0017779D">
        <w:rPr>
          <w:iCs/>
        </w:rPr>
        <w:t>190548).</w:t>
      </w:r>
    </w:p>
    <w:p w14:paraId="0D3DA4E3" w14:textId="77777777" w:rsidR="00F21AC2" w:rsidRDefault="00F21AC2" w:rsidP="002E0803">
      <w:pPr>
        <w:pStyle w:val="Heading1"/>
      </w:pPr>
      <w:r>
        <w:t>Results</w:t>
      </w:r>
    </w:p>
    <w:p w14:paraId="10EB55AF" w14:textId="77777777" w:rsidR="00F21AC2" w:rsidRDefault="00F21AC2" w:rsidP="002E0803">
      <w:pPr>
        <w:keepNext/>
        <w:keepLines/>
        <w:spacing w:before="40" w:after="0"/>
        <w:outlineLvl w:val="1"/>
        <w:rPr>
          <w:rFonts w:asciiTheme="majorHAnsi" w:eastAsiaTheme="majorEastAsia" w:hAnsiTheme="majorHAnsi" w:cstheme="majorBidi"/>
          <w:color w:val="2E74B5" w:themeColor="accent1" w:themeShade="BF"/>
          <w:sz w:val="26"/>
          <w:szCs w:val="26"/>
        </w:rPr>
      </w:pPr>
      <w:r>
        <w:rPr>
          <w:rFonts w:asciiTheme="majorHAnsi" w:eastAsiaTheme="majorEastAsia" w:hAnsiTheme="majorHAnsi" w:cstheme="majorBidi"/>
          <w:color w:val="2E74B5" w:themeColor="accent1" w:themeShade="BF"/>
          <w:sz w:val="26"/>
          <w:szCs w:val="26"/>
        </w:rPr>
        <w:t>Ward characteristics</w:t>
      </w:r>
    </w:p>
    <w:p w14:paraId="2F42DD69" w14:textId="1A506321" w:rsidR="00F21AC2" w:rsidRPr="006D2218" w:rsidRDefault="00F21AC2" w:rsidP="006D2218">
      <w:pPr>
        <w:pStyle w:val="Caption"/>
        <w:keepNext/>
        <w:rPr>
          <w:i w:val="0"/>
          <w:iCs w:val="0"/>
          <w:color w:val="auto"/>
          <w:sz w:val="22"/>
          <w:szCs w:val="22"/>
        </w:rPr>
      </w:pPr>
      <w:r w:rsidRPr="006D2218">
        <w:rPr>
          <w:i w:val="0"/>
          <w:iCs w:val="0"/>
          <w:color w:val="auto"/>
          <w:sz w:val="22"/>
          <w:szCs w:val="22"/>
        </w:rPr>
        <w:t>Of the 69 wards included in the study, five are acute admissions units (</w:t>
      </w:r>
      <w:r w:rsidR="006D2218">
        <w:rPr>
          <w:i w:val="0"/>
          <w:iCs w:val="0"/>
          <w:color w:val="auto"/>
          <w:sz w:val="22"/>
          <w:szCs w:val="22"/>
        </w:rPr>
        <w:t>Table 1)</w:t>
      </w:r>
      <w:r w:rsidRPr="006D2218">
        <w:rPr>
          <w:i w:val="0"/>
          <w:iCs w:val="0"/>
          <w:color w:val="auto"/>
          <w:sz w:val="22"/>
          <w:szCs w:val="22"/>
        </w:rPr>
        <w:t>, which have higher SNCT multipliers to allow for higher patient turnover (The Shelford group, 2014). Wards cover a wide range of specialties, including both surgical and medical, as well as mixed medical/surgical (</w:t>
      </w:r>
      <w:proofErr w:type="gramStart"/>
      <w:r w:rsidRPr="006D2218">
        <w:rPr>
          <w:i w:val="0"/>
          <w:iCs w:val="0"/>
          <w:color w:val="auto"/>
          <w:sz w:val="22"/>
          <w:szCs w:val="22"/>
        </w:rPr>
        <w:t>e.g.</w:t>
      </w:r>
      <w:proofErr w:type="gramEnd"/>
      <w:r w:rsidRPr="006D2218">
        <w:rPr>
          <w:i w:val="0"/>
          <w:iCs w:val="0"/>
          <w:color w:val="auto"/>
          <w:sz w:val="22"/>
          <w:szCs w:val="22"/>
        </w:rPr>
        <w:t xml:space="preserve"> oncology) wards. Wards have different sizes, layouts, staff skill mix and volumes of patients requiring one-to-one care. Wards’ staffing requirements according to the SNCT range from 5.9 to 10.2 care hours per patient day and on average, the actual staffing is lower than this at all Trusts. Nurses in charge reported enough staff for quality most of the time but on some wards, this was rare</w:t>
      </w:r>
      <w:bookmarkStart w:id="2" w:name="_Ref57299499"/>
      <w:r w:rsidRPr="006D2218">
        <w:rPr>
          <w:i w:val="0"/>
          <w:iCs w:val="0"/>
          <w:color w:val="auto"/>
          <w:sz w:val="22"/>
          <w:szCs w:val="22"/>
        </w:rPr>
        <w:t>.</w:t>
      </w:r>
    </w:p>
    <w:p w14:paraId="3334DFE2" w14:textId="77777777" w:rsidR="008D5384" w:rsidRDefault="008D5384" w:rsidP="0035391A">
      <w:pPr>
        <w:pStyle w:val="Caption"/>
        <w:keepNext/>
      </w:pPr>
      <w:bookmarkStart w:id="3" w:name="_Ref58834930"/>
      <w:bookmarkEnd w:id="2"/>
      <w:r>
        <w:t>[Insert Table 1 here]</w:t>
      </w:r>
    </w:p>
    <w:bookmarkEnd w:id="3"/>
    <w:p w14:paraId="0E7DB9AC" w14:textId="77777777" w:rsidR="00F21AC2" w:rsidRPr="00C96859" w:rsidRDefault="00F21AC2" w:rsidP="002E0803">
      <w:pPr>
        <w:pStyle w:val="Heading2"/>
      </w:pPr>
      <w:r>
        <w:t>a) Investigating how the SNCT works in practice on different wards</w:t>
      </w:r>
    </w:p>
    <w:p w14:paraId="0848A36D" w14:textId="7E56012E" w:rsidR="00F21AC2" w:rsidRDefault="00F21AC2" w:rsidP="002E0803">
      <w:r>
        <w:t>The number of wards where the establishment calculated from SNCT ratings is flagged as a poor fit according to each measure, and each combination of measures, is displayed in</w:t>
      </w:r>
      <w:r w:rsidR="006D2218">
        <w:t xml:space="preserve"> Table 2</w:t>
      </w:r>
      <w:r>
        <w:t xml:space="preserve">. For eleven of the 74 wards, no criteria were flagged. </w:t>
      </w:r>
    </w:p>
    <w:p w14:paraId="65B238F4" w14:textId="77777777" w:rsidR="00F21AC2" w:rsidRDefault="00F21AC2" w:rsidP="002E0803">
      <w:r w:rsidRPr="009F0CA0">
        <w:t>The relationship between shortfalls in staffing relative to the SNCT requirement and nurse reports of having “enough staff for quality” differed between wards (</w:t>
      </w:r>
      <w:r>
        <w:t>Figure 1a-c</w:t>
      </w:r>
      <w:r w:rsidRPr="009F0CA0">
        <w:t xml:space="preserve">). For six wards </w:t>
      </w:r>
      <w:r>
        <w:t>there was no evidence of the expected relationship of higher shortfalls associated with fewer reports of enough staff for quality.</w:t>
      </w:r>
      <w:r w:rsidRPr="004067A8">
        <w:t xml:space="preserve"> </w:t>
      </w:r>
      <w:r w:rsidRPr="0098166A">
        <w:t>The probability of nurses reporting enough staff for quality when there is zero shortfall according to the SNCT ranged from 27</w:t>
      </w:r>
      <w:r>
        <w:t>%</w:t>
      </w:r>
      <w:r w:rsidRPr="0098166A">
        <w:t xml:space="preserve"> to 99</w:t>
      </w:r>
      <w:r>
        <w:t>%</w:t>
      </w:r>
      <w:r w:rsidRPr="0098166A">
        <w:t xml:space="preserve"> (81</w:t>
      </w:r>
      <w:r>
        <w:t>%</w:t>
      </w:r>
      <w:r w:rsidRPr="0098166A">
        <w:t xml:space="preserve"> on average).</w:t>
      </w:r>
      <w:r w:rsidRPr="004067A8">
        <w:t xml:space="preserve"> </w:t>
      </w:r>
      <w:r>
        <w:t>The probability of reporting enough staff for quality when staffing is at the SNCT-recommended level is expected to be high – if the SNCT provides a ‘perfect’ measure it would be 100%, but for thirteen wards this was less than 70%.</w:t>
      </w:r>
    </w:p>
    <w:p w14:paraId="013FD6DD" w14:textId="77777777" w:rsidR="00F21AC2" w:rsidRDefault="00F21AC2" w:rsidP="002E0803">
      <w:r>
        <w:t xml:space="preserve">Although the current SNCT guidelines recommend collecting 20 </w:t>
      </w:r>
      <w:proofErr w:type="gramStart"/>
      <w:r>
        <w:t>days’</w:t>
      </w:r>
      <w:proofErr w:type="gramEnd"/>
      <w:r>
        <w:t xml:space="preserve"> of data, for most wards this was insufficient for a precise estimate (defined as</w:t>
      </w:r>
      <w:r w:rsidRPr="00DA08F2">
        <w:t xml:space="preserve"> a 95% confidence interval 1 whole-time-equivalent wide</w:t>
      </w:r>
      <w:r>
        <w:t xml:space="preserve">). </w:t>
      </w:r>
      <w:r w:rsidRPr="00DA08F2">
        <w:t xml:space="preserve">The number of days required ranged from 20 to </w:t>
      </w:r>
      <w:r>
        <w:t>more than 365 days’ data (the maximum available)</w:t>
      </w:r>
      <w:r w:rsidRPr="00DA08F2">
        <w:t xml:space="preserve"> with 165 days required on average.</w:t>
      </w:r>
      <w:r>
        <w:t xml:space="preserve"> For 18 wards, </w:t>
      </w:r>
      <w:r w:rsidRPr="00D910BB">
        <w:t>more than half a year’s data (182 days)</w:t>
      </w:r>
      <w:r>
        <w:t xml:space="preserve"> was required for this level of precision. Additionally, six wards had less than half a year’s data and could not provide a reliable estimate with the available data (sample sizes were 80-175 days, 112.5 on average). </w:t>
      </w:r>
    </w:p>
    <w:p w14:paraId="0922972F" w14:textId="77777777" w:rsidR="00F21AC2" w:rsidRDefault="00F21AC2" w:rsidP="002E0803">
      <w:r>
        <w:t xml:space="preserve">Wards that had large differences between weekday and weekend requirements, or between mornings and evenings, were rare, but all of these were judged a poor fit according to other criteria too. </w:t>
      </w:r>
      <w:r w:rsidRPr="00DA08F2">
        <w:t xml:space="preserve">The difference between weekdays and weekends was 3% on </w:t>
      </w:r>
      <w:proofErr w:type="gramStart"/>
      <w:r w:rsidRPr="00DA08F2">
        <w:t xml:space="preserve">average, </w:t>
      </w:r>
      <w:r>
        <w:t>but</w:t>
      </w:r>
      <w:proofErr w:type="gramEnd"/>
      <w:r w:rsidRPr="00DA08F2">
        <w:t xml:space="preserve"> ranged from -1% to 20% across wards.</w:t>
      </w:r>
      <w:r>
        <w:t xml:space="preserve"> For four wards weekday </w:t>
      </w:r>
      <w:r w:rsidRPr="00DA08F2">
        <w:t>assessments were substantially (more than 10%</w:t>
      </w:r>
      <w:r>
        <w:t>)</w:t>
      </w:r>
      <w:r w:rsidRPr="00DA08F2">
        <w:t xml:space="preserve"> higher than at weekends</w:t>
      </w:r>
      <w:r>
        <w:t>. Only one ward had higher requirements at the weekend. Four of the wards that were outliers according to the weekday-weekend criterion flagged as poor fit on three measures in total and one ward flagged four. On average, there was no difference between morning and evening assessments of staffing requirements but d</w:t>
      </w:r>
      <w:r w:rsidRPr="00DA08F2">
        <w:t>ifferences ranged from 19% bigger</w:t>
      </w:r>
      <w:r>
        <w:t xml:space="preserve"> estimates based on morning observations</w:t>
      </w:r>
      <w:r w:rsidRPr="00DA08F2">
        <w:t xml:space="preserve"> </w:t>
      </w:r>
      <w:r>
        <w:t xml:space="preserve">compared to </w:t>
      </w:r>
      <w:r w:rsidRPr="00DA08F2">
        <w:t>evenings, to evening assessments</w:t>
      </w:r>
      <w:r>
        <w:t xml:space="preserve"> yielding</w:t>
      </w:r>
      <w:r w:rsidRPr="00DA08F2">
        <w:t xml:space="preserve"> 12% bigger</w:t>
      </w:r>
      <w:r>
        <w:t xml:space="preserve"> </w:t>
      </w:r>
      <w:proofErr w:type="gramStart"/>
      <w:r>
        <w:t xml:space="preserve">estimates </w:t>
      </w:r>
      <w:r w:rsidRPr="00DA08F2">
        <w:t xml:space="preserve"> than</w:t>
      </w:r>
      <w:proofErr w:type="gramEnd"/>
      <w:r w:rsidRPr="00DA08F2">
        <w:t xml:space="preserve"> mornings</w:t>
      </w:r>
      <w:r>
        <w:t>.</w:t>
      </w:r>
      <w:r w:rsidRPr="00DA08F2">
        <w:t xml:space="preserve"> Differences of more than 5% between morning and evening SNCT-calculated requirements were</w:t>
      </w:r>
      <w:r>
        <w:t xml:space="preserve"> rare (4 wards). Three of these wards flagged three measures and the other one flagged two measures and ranked in the top (worst) quarter of wards overall.</w:t>
      </w:r>
    </w:p>
    <w:p w14:paraId="0F0E90B7" w14:textId="77777777" w:rsidR="00F21AC2" w:rsidRDefault="00F21AC2" w:rsidP="002E0803">
      <w:r w:rsidRPr="004713C7">
        <w:t xml:space="preserve">Actual understaffing ranged between 0% to 85% </w:t>
      </w:r>
      <w:r>
        <w:t>of days (34% on average)</w:t>
      </w:r>
      <w:r w:rsidRPr="004713C7">
        <w:t xml:space="preserve">, while simulated understaffing of what is likely to happen if wards follow SNCT guidance ranged from 7% to 80% of shifts (31% on average). </w:t>
      </w:r>
      <w:r>
        <w:t xml:space="preserve">We considered more than 40% days with understaffing as a sign of poor fit and this was the </w:t>
      </w:r>
      <w:proofErr w:type="gramStart"/>
      <w:r>
        <w:t>most commonly flagged</w:t>
      </w:r>
      <w:proofErr w:type="gramEnd"/>
      <w:r>
        <w:t xml:space="preserve"> measure (29 wards). For 12 of these wards this was the only flagged measure. Simulated understaffing was also common (18 wards). </w:t>
      </w:r>
      <w:r w:rsidRPr="004713C7">
        <w:t xml:space="preserve">Overstaffing was much less common (although more common </w:t>
      </w:r>
      <w:proofErr w:type="gramStart"/>
      <w:r w:rsidRPr="004713C7">
        <w:t>in reality than</w:t>
      </w:r>
      <w:proofErr w:type="gramEnd"/>
      <w:r w:rsidRPr="004713C7">
        <w:t xml:space="preserve"> in the simulation)</w:t>
      </w:r>
      <w:r>
        <w:t xml:space="preserve">. </w:t>
      </w:r>
      <w:r w:rsidRPr="004713C7">
        <w:t>Actual overstaffing ranged f</w:t>
      </w:r>
      <w:r>
        <w:t>rom</w:t>
      </w:r>
      <w:r w:rsidRPr="004713C7">
        <w:t xml:space="preserve"> 0% to 59% (10% on average), while simulated overstaffing ranged from 0% to 35% (5% on average). </w:t>
      </w:r>
    </w:p>
    <w:p w14:paraId="3CD262A8" w14:textId="77777777" w:rsidR="0035391A" w:rsidRDefault="0035391A" w:rsidP="002E0803">
      <w:r>
        <w:t>[Insert Figure 1 here]</w:t>
      </w:r>
    </w:p>
    <w:p w14:paraId="30FC5C5B" w14:textId="77777777" w:rsidR="00966485" w:rsidRDefault="008D5384" w:rsidP="002E0803">
      <w:bookmarkStart w:id="4" w:name="_Ref58835016"/>
      <w:r>
        <w:t>[Insert Table 2 here]</w:t>
      </w:r>
      <w:bookmarkEnd w:id="4"/>
    </w:p>
    <w:p w14:paraId="2747A755" w14:textId="3F90CC5A" w:rsidR="00F21AC2" w:rsidRDefault="00F21AC2" w:rsidP="002E0803">
      <w:r>
        <w:rPr>
          <w:rFonts w:asciiTheme="majorHAnsi" w:eastAsiaTheme="majorEastAsia" w:hAnsiTheme="majorHAnsi" w:cstheme="majorBidi"/>
          <w:color w:val="2E74B5" w:themeColor="accent1" w:themeShade="BF"/>
          <w:sz w:val="26"/>
          <w:szCs w:val="26"/>
        </w:rPr>
        <w:t>b) Generating hypotheses about wards where the tool works least well</w:t>
      </w:r>
      <w:r w:rsidRPr="0093067C">
        <w:t xml:space="preserve"> </w:t>
      </w:r>
    </w:p>
    <w:p w14:paraId="02EB29AC" w14:textId="5F53A45B" w:rsidR="00F21AC2" w:rsidRDefault="00F21AC2" w:rsidP="006D2218">
      <w:pPr>
        <w:pStyle w:val="Caption"/>
        <w:keepNext/>
      </w:pPr>
      <w:r w:rsidRPr="006D2218">
        <w:rPr>
          <w:i w:val="0"/>
          <w:iCs w:val="0"/>
          <w:color w:val="auto"/>
          <w:sz w:val="22"/>
          <w:szCs w:val="22"/>
        </w:rPr>
        <w:t>We identified the wards that flagged at least three measures (thirteen wards), as well as those that ranked in the top quarter of wards (a further nine wards</w:t>
      </w:r>
      <w:proofErr w:type="gramStart"/>
      <w:r w:rsidRPr="006D2218">
        <w:rPr>
          <w:i w:val="0"/>
          <w:iCs w:val="0"/>
          <w:color w:val="auto"/>
          <w:sz w:val="22"/>
          <w:szCs w:val="22"/>
        </w:rPr>
        <w:t>), and</w:t>
      </w:r>
      <w:proofErr w:type="gramEnd"/>
      <w:r w:rsidRPr="006D2218">
        <w:rPr>
          <w:i w:val="0"/>
          <w:iCs w:val="0"/>
          <w:color w:val="auto"/>
          <w:sz w:val="22"/>
          <w:szCs w:val="22"/>
        </w:rPr>
        <w:t xml:space="preserve"> presented a list of these wards to the respective workforce leads for each hospital. Their expert judgements of potential reasons why the SNCT may fit less well in some wards are summarised in</w:t>
      </w:r>
      <w:r w:rsidR="006D2218">
        <w:rPr>
          <w:i w:val="0"/>
          <w:iCs w:val="0"/>
          <w:color w:val="auto"/>
          <w:sz w:val="22"/>
          <w:szCs w:val="22"/>
        </w:rPr>
        <w:t xml:space="preserve"> Table 3</w:t>
      </w:r>
      <w:r>
        <w:t xml:space="preserve">, </w:t>
      </w:r>
      <w:r w:rsidRPr="006D2218">
        <w:rPr>
          <w:i w:val="0"/>
          <w:iCs w:val="0"/>
          <w:color w:val="auto"/>
          <w:sz w:val="22"/>
          <w:szCs w:val="22"/>
        </w:rPr>
        <w:t xml:space="preserve">and verbatim comments and flagged measures for each ward are provided in Supplementary Material </w:t>
      </w:r>
      <w:r w:rsidR="006D2218" w:rsidRPr="006D2218">
        <w:rPr>
          <w:i w:val="0"/>
          <w:iCs w:val="0"/>
          <w:color w:val="auto"/>
          <w:sz w:val="22"/>
          <w:szCs w:val="22"/>
        </w:rPr>
        <w:t>Table 7.</w:t>
      </w:r>
      <w:r w:rsidRPr="006D2218">
        <w:rPr>
          <w:i w:val="0"/>
          <w:iCs w:val="0"/>
          <w:color w:val="auto"/>
          <w:sz w:val="22"/>
          <w:szCs w:val="22"/>
        </w:rPr>
        <w:t xml:space="preserve"> Some common themes emerged, leading us to formulate </w:t>
      </w:r>
      <w:proofErr w:type="gramStart"/>
      <w:r w:rsidRPr="006D2218">
        <w:rPr>
          <w:i w:val="0"/>
          <w:iCs w:val="0"/>
          <w:color w:val="auto"/>
          <w:sz w:val="22"/>
          <w:szCs w:val="22"/>
        </w:rPr>
        <w:t>a number of</w:t>
      </w:r>
      <w:proofErr w:type="gramEnd"/>
      <w:r w:rsidRPr="006D2218">
        <w:rPr>
          <w:i w:val="0"/>
          <w:iCs w:val="0"/>
          <w:color w:val="auto"/>
          <w:sz w:val="22"/>
          <w:szCs w:val="22"/>
        </w:rPr>
        <w:t xml:space="preserve"> implied hypotheses. Characteristics of some wards mean the SNCT multipliers, as they are applied, may underestimate the true workload. These factors include high patient turnover, an older patient population, cancer infusion/device activity and high levels of one-to-one </w:t>
      </w:r>
      <w:proofErr w:type="spellStart"/>
      <w:r w:rsidRPr="006D2218">
        <w:rPr>
          <w:i w:val="0"/>
          <w:iCs w:val="0"/>
          <w:color w:val="auto"/>
          <w:sz w:val="22"/>
          <w:szCs w:val="22"/>
        </w:rPr>
        <w:t>specialing</w:t>
      </w:r>
      <w:proofErr w:type="spellEnd"/>
      <w:r w:rsidRPr="006D2218">
        <w:rPr>
          <w:i w:val="0"/>
          <w:iCs w:val="0"/>
          <w:color w:val="auto"/>
          <w:sz w:val="22"/>
          <w:szCs w:val="22"/>
        </w:rPr>
        <w:t xml:space="preserve"> requirements. Although we did not identify which wards flagged high within-day variation, for several wards our experts suggested that large morning-evening differences in staffing requirements may result in the tool performing less well to estimate staffing requirements. For wards that are particularly small or large, it is possible that the number generated by the SNCT is less likely to be sufficient to maintain minimum registered nurse levels when rostering staff to shifts. Other factors that were suggested for a </w:t>
      </w:r>
      <w:proofErr w:type="gramStart"/>
      <w:r w:rsidRPr="006D2218">
        <w:rPr>
          <w:i w:val="0"/>
          <w:iCs w:val="0"/>
          <w:color w:val="auto"/>
          <w:sz w:val="22"/>
          <w:szCs w:val="22"/>
        </w:rPr>
        <w:t xml:space="preserve">small numbers of </w:t>
      </w:r>
      <w:proofErr w:type="spellStart"/>
      <w:r w:rsidRPr="006D2218">
        <w:rPr>
          <w:i w:val="0"/>
          <w:iCs w:val="0"/>
          <w:color w:val="auto"/>
          <w:sz w:val="22"/>
          <w:szCs w:val="22"/>
        </w:rPr>
        <w:t>wards</w:t>
      </w:r>
      <w:proofErr w:type="spellEnd"/>
      <w:proofErr w:type="gramEnd"/>
      <w:r w:rsidRPr="006D2218">
        <w:rPr>
          <w:i w:val="0"/>
          <w:iCs w:val="0"/>
          <w:color w:val="auto"/>
          <w:sz w:val="22"/>
          <w:szCs w:val="22"/>
        </w:rPr>
        <w:t xml:space="preserve"> are presented in the table, these included aspects of ward layout and systematic down coding of patients where ward staff felt the SNCT staffing levels were too generous.</w:t>
      </w:r>
    </w:p>
    <w:p w14:paraId="12AA4B08" w14:textId="77777777" w:rsidR="008D5384" w:rsidRDefault="008D5384" w:rsidP="002E0803">
      <w:r>
        <w:t>[Insert Table 3 here]</w:t>
      </w:r>
    </w:p>
    <w:p w14:paraId="2A0D3772" w14:textId="77777777" w:rsidR="00F21AC2" w:rsidRDefault="00F21AC2" w:rsidP="002E0803">
      <w:pPr>
        <w:pStyle w:val="Heading1"/>
      </w:pPr>
      <w:r>
        <w:t>Discussion</w:t>
      </w:r>
    </w:p>
    <w:p w14:paraId="5814CA1C" w14:textId="77777777" w:rsidR="00F21AC2" w:rsidRDefault="00F21AC2" w:rsidP="002E0803">
      <w:pPr>
        <w:pStyle w:val="Heading2"/>
      </w:pPr>
      <w:r>
        <w:t xml:space="preserve">Implications of findings </w:t>
      </w:r>
    </w:p>
    <w:p w14:paraId="309A68C4" w14:textId="77777777" w:rsidR="00F21AC2" w:rsidRDefault="00F21AC2" w:rsidP="002E0803">
      <w:r w:rsidRPr="004D24F2">
        <w:t xml:space="preserve">This study adds to the scant evidence about how nurse staffing tools work in practice and offers insights into how a </w:t>
      </w:r>
      <w:proofErr w:type="gramStart"/>
      <w:r w:rsidRPr="004D24F2">
        <w:t>widely-used</w:t>
      </w:r>
      <w:proofErr w:type="gramEnd"/>
      <w:r w:rsidRPr="004D24F2">
        <w:t xml:space="preserve"> acuity/dependency tool fits in a range of wards. On the one hand, for some wards the tool appears to fit well; we found 11 wards flagged no measures</w:t>
      </w:r>
      <w:r>
        <w:t xml:space="preserve"> and 30 flagged only one measure, which in some cases may not be due to a problem with the tool and in others could be addressed by minor adjustments to how the tool is implemented. </w:t>
      </w:r>
      <w:r w:rsidRPr="004D24F2">
        <w:t>On the other hand, for some wards multiple measures indicating poor fit were flagged</w:t>
      </w:r>
      <w:r>
        <w:t xml:space="preserve"> indicating potentially serious problems with error and/or bias</w:t>
      </w:r>
      <w:r w:rsidRPr="004D24F2">
        <w:t xml:space="preserve">. In other words, if the SNCT is used to set staffing levels without applying professional judgement or triangulating results against other methods, as is recommended in the accompanying guidance (The Shelford group, 2014), there is a risk that resulting staffing levels will be unsafe. </w:t>
      </w:r>
    </w:p>
    <w:p w14:paraId="2EB203D1" w14:textId="5D55E760" w:rsidR="00F21AC2" w:rsidRDefault="00F21AC2" w:rsidP="002E0803">
      <w:r>
        <w:t>These findings</w:t>
      </w:r>
      <w:r w:rsidRPr="004D24F2">
        <w:t xml:space="preserve"> </w:t>
      </w:r>
      <w:r w:rsidRPr="0017779D">
        <w:t xml:space="preserve">highlight the importance of training and expertise in setting staffing </w:t>
      </w:r>
      <w:proofErr w:type="gramStart"/>
      <w:r w:rsidRPr="0017779D">
        <w:t>levels, and</w:t>
      </w:r>
      <w:proofErr w:type="gramEnd"/>
      <w:r w:rsidRPr="0017779D">
        <w:t xml:space="preserve"> gives weight to repeated warnings against over-reliance on staffing tools and software (Edwardson &amp; Giovannetti, 1994; </w:t>
      </w:r>
      <w:r w:rsidR="005E390A" w:rsidRPr="0017779D">
        <w:rPr>
          <w:iCs/>
        </w:rPr>
        <w:t>Griffiths, Saville, Ball, Jones, et al., 2020</w:t>
      </w:r>
      <w:r w:rsidRPr="0017779D">
        <w:t xml:space="preserve">; Twigg &amp; Duffield, 2009). The results of this study suggest that a staffing estimate generated by a tool should be a starting point to question, rather than the indisputable correct answer.   </w:t>
      </w:r>
    </w:p>
    <w:p w14:paraId="7E492FE1" w14:textId="77777777" w:rsidR="00F21AC2" w:rsidRDefault="00F21AC2" w:rsidP="002E0803">
      <w:r>
        <w:t xml:space="preserve">Understaffing relative to the measured requirement was observed in many wards. Understaffing </w:t>
      </w:r>
      <w:r w:rsidRPr="004D24F2">
        <w:t xml:space="preserve">may be due to staffing </w:t>
      </w:r>
      <w:proofErr w:type="gramStart"/>
      <w:r w:rsidRPr="004D24F2">
        <w:t>shortage</w:t>
      </w:r>
      <w:r>
        <w:t>s, but</w:t>
      </w:r>
      <w:proofErr w:type="gramEnd"/>
      <w:r>
        <w:t xml:space="preserve"> can also indicate that setting staffing at the average requirement does not provide enough staff on the day in the face of variable demand. It could also occur if local decision makers think the tool provides too many staff so adjust the establishment downwards from the recommended level. The fact that understaffing was common in the simulation is consistent with poor fit resulting from mean staffing being inadequate to meet variable demand. Overstaffing was rare, both in the observed data and the simulation.</w:t>
      </w:r>
    </w:p>
    <w:p w14:paraId="58BECB77" w14:textId="3D829AC6" w:rsidR="00F21AC2" w:rsidRPr="0017779D" w:rsidRDefault="00F21AC2" w:rsidP="002E0803">
      <w:r w:rsidRPr="0017779D">
        <w:t xml:space="preserve">For many </w:t>
      </w:r>
      <w:proofErr w:type="gramStart"/>
      <w:r w:rsidRPr="0017779D">
        <w:t>wards</w:t>
      </w:r>
      <w:proofErr w:type="gramEnd"/>
      <w:r w:rsidRPr="0017779D">
        <w:t xml:space="preserve"> a large sample size was needed to estimate the staffing establishment precisely. In some </w:t>
      </w:r>
      <w:proofErr w:type="gramStart"/>
      <w:r w:rsidRPr="0017779D">
        <w:t>cases</w:t>
      </w:r>
      <w:proofErr w:type="gramEnd"/>
      <w:r w:rsidRPr="0017779D">
        <w:t xml:space="preserve"> this could be dealt with by collecting more data but for wards with very variable requirements, setting the staffing establishment higher than the average is also likely to help cover more of the peaks in demand </w:t>
      </w:r>
      <w:r w:rsidR="005E390A" w:rsidRPr="0017779D">
        <w:rPr>
          <w:noProof/>
        </w:rPr>
        <w:t>(Saville et al., 2021)</w:t>
      </w:r>
      <w:r w:rsidRPr="0017779D">
        <w:t xml:space="preserve"> and would reduce the risk of setting the establishment too low due to measurement error. Although shortfalls from the SNCT staffing requirement are associated with professional judgements of staffing adequacy overall </w:t>
      </w:r>
      <w:r w:rsidR="005E390A" w:rsidRPr="0017779D">
        <w:fldChar w:fldCharType="begin">
          <w:fldData xml:space="preserve">PEVuZE5vdGU+PENpdGU+PEF1dGhvcj5HcmlmZml0aHM8L0F1dGhvcj48WWVhcj4yMDIwPC9ZZWFy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=
</w:fldData>
        </w:fldChar>
      </w:r>
      <w:r w:rsidR="005E390A" w:rsidRPr="0017779D">
        <w:instrText xml:space="preserve"> ADDIN EN.CITE </w:instrText>
      </w:r>
      <w:r w:rsidR="005E390A" w:rsidRPr="0017779D">
        <w:fldChar w:fldCharType="begin">
          <w:fldData xml:space="preserve">PEVuZE5vdGU+PENpdGU+PEF1dGhvcj5HcmlmZml0aHM8L0F1dGhvcj48WWVhcj4yMDIwPC9ZZWFy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=
</w:fldData>
        </w:fldChar>
      </w:r>
      <w:r w:rsidR="005E390A" w:rsidRPr="0017779D">
        <w:instrText xml:space="preserve"> ADDIN EN.CITE.DATA </w:instrText>
      </w:r>
      <w:r w:rsidR="005E390A" w:rsidRPr="0017779D">
        <w:fldChar w:fldCharType="end"/>
      </w:r>
      <w:r w:rsidR="005E390A" w:rsidRPr="0017779D">
        <w:fldChar w:fldCharType="separate"/>
      </w:r>
      <w:r w:rsidR="005E390A" w:rsidRPr="0017779D">
        <w:rPr>
          <w:noProof/>
        </w:rPr>
        <w:t>(Griffiths, Saville, Ball, Chable, et al., 2020; Griffiths, Saville, Ball, Culliford, et al., 2020)</w:t>
      </w:r>
      <w:r w:rsidR="005E390A" w:rsidRPr="0017779D">
        <w:fldChar w:fldCharType="end"/>
      </w:r>
      <w:r w:rsidRPr="0017779D">
        <w:t xml:space="preserve">, this did not translate into the expected relationship on every ward. For thirteen wards, setting staffing levels each day at the level recommended by the tool, was associated with a low chance of saying there were enough staff, suggesting it is underestimating requirements here. </w:t>
      </w:r>
      <w:proofErr w:type="gramStart"/>
      <w:r w:rsidRPr="0017779D">
        <w:t>Again</w:t>
      </w:r>
      <w:proofErr w:type="gramEnd"/>
      <w:r w:rsidRPr="0017779D">
        <w:t xml:space="preserve"> this highlights the need for triangulation against other methods as there is no evidence to suggest that the measures are superior to professional judgement </w:t>
      </w:r>
      <w:r w:rsidR="005E390A" w:rsidRPr="0017779D">
        <w:rPr>
          <w:iCs/>
          <w:noProof/>
        </w:rPr>
        <w:t>(Griffiths, Saville, Ball, Jones, et al., 2020).</w:t>
      </w:r>
    </w:p>
    <w:p w14:paraId="2A907078" w14:textId="24E706F3" w:rsidR="00F21AC2" w:rsidRPr="0017779D" w:rsidRDefault="00F21AC2" w:rsidP="002E0803">
      <w:r w:rsidRPr="0017779D">
        <w:t xml:space="preserve">The hypotheses suggested by our expert workforce leads, based on scrutinising a list of poor fit wards without knowing the specific flags that led them to be identified are, </w:t>
      </w:r>
      <w:proofErr w:type="gramStart"/>
      <w:r w:rsidRPr="0017779D">
        <w:t>on the whole</w:t>
      </w:r>
      <w:proofErr w:type="gramEnd"/>
      <w:r w:rsidRPr="0017779D">
        <w:t>, congruent with evidence. Some of these suggested reasons for poor fit can be considered as patient factors: patients requiring one-to-one care, older patients and cancer patients were all put forward as potentially needing higher levels of care than the tool recommends. In our previous study we found that “</w:t>
      </w:r>
      <w:proofErr w:type="spellStart"/>
      <w:r w:rsidRPr="0017779D">
        <w:t>specialing</w:t>
      </w:r>
      <w:proofErr w:type="spellEnd"/>
      <w:r w:rsidRPr="0017779D">
        <w:t xml:space="preserve">” requirements was a major source of variation in workload that is not directly accounted for by the SNCT </w:t>
      </w:r>
      <w:r w:rsidR="005E390A" w:rsidRPr="0017779D">
        <w:t>(Griffiths, Saville, Ball, Chable, et al., 2020)</w:t>
      </w:r>
      <w:r w:rsidRPr="0017779D">
        <w:t xml:space="preserve">. However, evidence for older patients requiring adjustment to the multipliers is less convincing: a review of studies in 2014 found no clear evidence of specific differences in staffing requirements between ward types such as older people wards and others (Griffiths et al., 2014) although equally there is no evidence to support lower staffing or skill mix for older patients. More recently, Yoshida et al. (2019) found that age affected nurses’ perceived burden from a patient, although it is unclear to what extent this is already captured in SNCT acuity/dependency ratings. </w:t>
      </w:r>
    </w:p>
    <w:p w14:paraId="02377614" w14:textId="77777777" w:rsidR="00F21AC2" w:rsidRPr="0017779D" w:rsidRDefault="00F21AC2" w:rsidP="002E0803">
      <w:r w:rsidRPr="0017779D">
        <w:t xml:space="preserve">Some cancer wards, along with some other speciality units, provide specialist care such as managing multiple infusions requiring close observations in patients who are not acutely unwell </w:t>
      </w:r>
      <w:r w:rsidRPr="0017779D">
        <w:rPr>
          <w:noProof/>
        </w:rPr>
        <w:t>(Colombo et al., 2005)</w:t>
      </w:r>
      <w:r w:rsidRPr="0017779D">
        <w:t xml:space="preserve">. </w:t>
      </w:r>
      <w:proofErr w:type="gramStart"/>
      <w:r w:rsidRPr="0017779D">
        <w:t>However</w:t>
      </w:r>
      <w:proofErr w:type="gramEnd"/>
      <w:r w:rsidRPr="0017779D">
        <w:t xml:space="preserve"> it is again unclear to what extent this is captured in SNCT ratings, or whether nurses reliably apply the correct rating. There is a potential problem with nurses misinterpreting the concept of “normal ward care” when “normal” for a particular ward is more demanding than the implied definition in the tool: normal for general medical surgical wards. </w:t>
      </w:r>
    </w:p>
    <w:p w14:paraId="24B97F83" w14:textId="1CACF089" w:rsidR="00F21AC2" w:rsidRPr="0017779D" w:rsidRDefault="00F21AC2" w:rsidP="002E0803">
      <w:r w:rsidRPr="0017779D">
        <w:t>High patient turnover was also suggested as a reason for poor fit. Although the SNCT multipliers incorporate an allowance for turnover, this may be insufficient for some wards; our measure of turnover showed a near 30-fold variation between the highest and lowest turnover wards. It seems unlikely that provision for a mean level can accommodate such variation. In the parent study the associations between patient turnover and reports of a variety of measures of staffing adequacy were not statistically significant (</w:t>
      </w:r>
      <w:r w:rsidR="005E390A" w:rsidRPr="0017779D">
        <w:rPr>
          <w:iCs/>
          <w:noProof/>
        </w:rPr>
        <w:t>Griffiths, Saville, Ball, Chable, et al., 2020</w:t>
      </w:r>
      <w:r w:rsidRPr="0017779D">
        <w:rPr>
          <w:iCs/>
        </w:rPr>
        <w:t xml:space="preserve">), </w:t>
      </w:r>
      <w:r w:rsidRPr="0017779D">
        <w:t>but the direction of estimates was consistent with more turnover reducing perceived staffing adequacy for the same SNCT-</w:t>
      </w:r>
      <w:proofErr w:type="gramStart"/>
      <w:r w:rsidRPr="0017779D">
        <w:t>shortfall  (</w:t>
      </w:r>
      <w:proofErr w:type="gramEnd"/>
      <w:r w:rsidR="005E390A" w:rsidRPr="0017779D">
        <w:rPr>
          <w:iCs/>
          <w:noProof/>
        </w:rPr>
        <w:t>Griffiths, Saville, Ball, Chable, et al., 2020</w:t>
      </w:r>
      <w:r w:rsidRPr="0017779D">
        <w:t>). Higher patient turnover per registered nurse has been associated with increased risk of mortality in other studies (</w:t>
      </w:r>
      <w:r w:rsidR="005E390A" w:rsidRPr="0017779D">
        <w:rPr>
          <w:iCs/>
        </w:rPr>
        <w:t>Griffiths et al., 2018a</w:t>
      </w:r>
      <w:r w:rsidRPr="0017779D">
        <w:t>; Needleman et al., 2011), suggesting it is a significant driver of nurse workload.</w:t>
      </w:r>
    </w:p>
    <w:p w14:paraId="7B5D7870" w14:textId="77777777" w:rsidR="00F21AC2" w:rsidRPr="0017779D" w:rsidRDefault="00F21AC2" w:rsidP="002E0803">
      <w:r w:rsidRPr="0017779D">
        <w:t xml:space="preserve">Large differences between ratings collected at different times of day or weekdays versus weekends were rare but were an indicator of poor fit overall and our experts highlighted large morning/evening differences as an issue for some wards (they did not see which wards flagged this measure). Wards with high within-day variation in patients per acuity/dependency category may also have high variation between days, making them more likely to flag criteria such as frequent understaffing and a large sample size for a precise establishment. </w:t>
      </w:r>
    </w:p>
    <w:p w14:paraId="4BE26C34" w14:textId="112B8C6A" w:rsidR="00F21AC2" w:rsidRPr="0017779D" w:rsidRDefault="00F21AC2" w:rsidP="002E0803">
      <w:r w:rsidRPr="0017779D">
        <w:t>Nurses highlighted that for wards that are particularly small or large, the number generated by the SNCT is less likely to be sufficient to maintain minimum registered nurse levels when rostering staff to shifts. In the parent study we did not consider ward size in modelling the relationship with staffing adequacy although in our simulation we adjusted to account for the need to deploy whole people. Consequently, establishments were adjusted upwards by 2% on average but such upward adjustments are likely to be of greater magnitude on smaller wards (</w:t>
      </w:r>
      <w:r w:rsidR="005E390A" w:rsidRPr="0017779D">
        <w:rPr>
          <w:iCs/>
          <w:noProof/>
        </w:rPr>
        <w:t>Griffiths, Saville, Ball, Chable, et al., 2020</w:t>
      </w:r>
      <w:r w:rsidRPr="0017779D">
        <w:rPr>
          <w:iCs/>
        </w:rPr>
        <w:t>).</w:t>
      </w:r>
    </w:p>
    <w:p w14:paraId="485DE91F" w14:textId="77777777" w:rsidR="00F21AC2" w:rsidRPr="0017779D" w:rsidRDefault="00F21AC2" w:rsidP="002E0803">
      <w:r w:rsidRPr="0017779D">
        <w:t xml:space="preserve">The identification of these factors affecting staffing requirements leads us to question whether they could be incorporated into the SNCT. </w:t>
      </w:r>
      <w:proofErr w:type="gramStart"/>
      <w:r w:rsidRPr="0017779D">
        <w:t>However</w:t>
      </w:r>
      <w:proofErr w:type="gramEnd"/>
      <w:r w:rsidRPr="0017779D">
        <w:t xml:space="preserve"> some of them are not patient factors so are not compatible with the core patient classification system, although they could potentially be addressed by creating ‘specialist’ versions of the tool for particular ward types. </w:t>
      </w:r>
      <w:proofErr w:type="gramStart"/>
      <w:r w:rsidRPr="0017779D">
        <w:t>Others</w:t>
      </w:r>
      <w:proofErr w:type="gramEnd"/>
      <w:r w:rsidRPr="0017779D">
        <w:t xml:space="preserve"> factors would add to the complexity of the data collection e.g. considering the age of patients. For each additional version there is a corresponding increase in data to be collected to develop the multipliers and the judgement to be applied in selecting the tool to fit. Given that it is already the case that multipliers need to be re-evaluated every few years as patients and care procedures change, this additional burden seems unwarranted and potentially unfeasible, undermining one of the core virtues of the SNCT – its simplicity. Publishing the variation in staff time in different quality-assured wards, rather than solely the average (the multiplier), might help to give some bounds on what </w:t>
      </w:r>
      <w:proofErr w:type="gramStart"/>
      <w:r w:rsidRPr="0017779D">
        <w:t>are reasonable adjustments for managers</w:t>
      </w:r>
      <w:proofErr w:type="gramEnd"/>
      <w:r w:rsidRPr="0017779D">
        <w:t xml:space="preserve"> to make to the multipliers for their wards.</w:t>
      </w:r>
    </w:p>
    <w:p w14:paraId="55C5291F" w14:textId="77777777" w:rsidR="00F21AC2" w:rsidRDefault="00F21AC2" w:rsidP="002E0803">
      <w:pPr>
        <w:pStyle w:val="Heading2"/>
      </w:pPr>
      <w:r>
        <w:t>Limitations of this study</w:t>
      </w:r>
    </w:p>
    <w:p w14:paraId="07C76275" w14:textId="77777777" w:rsidR="00F21AC2" w:rsidRDefault="00F21AC2" w:rsidP="002E0803">
      <w:pPr>
        <w:rPr>
          <w:bCs/>
        </w:rPr>
      </w:pPr>
      <w:r>
        <w:t xml:space="preserve">The sample in this study was large in terms of ward </w:t>
      </w:r>
      <w:proofErr w:type="gramStart"/>
      <w:r>
        <w:t>days, but</w:t>
      </w:r>
      <w:proofErr w:type="gramEnd"/>
      <w:r>
        <w:t xml:space="preserve"> came from only 69 wards at three hospitals so we cannot know whether these results generalise more widely. The simulation model was subject to assumptions about how staffing is managed on wards. The m</w:t>
      </w:r>
      <w:r w:rsidRPr="00300480">
        <w:rPr>
          <w:bCs/>
        </w:rPr>
        <w:t>easures</w:t>
      </w:r>
      <w:r>
        <w:rPr>
          <w:bCs/>
        </w:rPr>
        <w:t xml:space="preserve"> we considered, when</w:t>
      </w:r>
      <w:r w:rsidRPr="00300480">
        <w:rPr>
          <w:bCs/>
        </w:rPr>
        <w:t xml:space="preserve"> taken individually</w:t>
      </w:r>
      <w:r>
        <w:rPr>
          <w:bCs/>
        </w:rPr>
        <w:t>,</w:t>
      </w:r>
      <w:r w:rsidRPr="00300480">
        <w:rPr>
          <w:bCs/>
        </w:rPr>
        <w:t xml:space="preserve"> may be </w:t>
      </w:r>
      <w:r>
        <w:rPr>
          <w:bCs/>
        </w:rPr>
        <w:t xml:space="preserve">attributable to other causes rather than the performance of the SNCT, which is why we considered multiple measures. </w:t>
      </w:r>
      <w:r w:rsidRPr="00300480">
        <w:rPr>
          <w:bCs/>
        </w:rPr>
        <w:t xml:space="preserve">In particular, </w:t>
      </w:r>
      <w:r>
        <w:rPr>
          <w:bCs/>
        </w:rPr>
        <w:t>the “actual</w:t>
      </w:r>
      <w:r w:rsidRPr="00300480">
        <w:rPr>
          <w:bCs/>
        </w:rPr>
        <w:t xml:space="preserve"> understaffing</w:t>
      </w:r>
      <w:r>
        <w:rPr>
          <w:bCs/>
        </w:rPr>
        <w:t>”</w:t>
      </w:r>
      <w:r w:rsidRPr="00300480">
        <w:rPr>
          <w:bCs/>
        </w:rPr>
        <w:t xml:space="preserve"> measure </w:t>
      </w:r>
      <w:r>
        <w:rPr>
          <w:bCs/>
        </w:rPr>
        <w:t xml:space="preserve">could be flagged due to problems recruiting staff to a ward, or because of problems with the tool. We selected wards that exhibited a lack of fit based on multiple criteria to provide a stimulus for senior nurses to offer explanations. We did not directly test whether these explanations were </w:t>
      </w:r>
      <w:proofErr w:type="gramStart"/>
      <w:r>
        <w:rPr>
          <w:bCs/>
        </w:rPr>
        <w:t>correct</w:t>
      </w:r>
      <w:proofErr w:type="gramEnd"/>
      <w:r>
        <w:rPr>
          <w:bCs/>
        </w:rPr>
        <w:t xml:space="preserve"> and it may be that other factors, not identified here, are also relevant.</w:t>
      </w:r>
    </w:p>
    <w:p w14:paraId="0718CDF7" w14:textId="77777777" w:rsidR="00F21AC2" w:rsidRDefault="00F21AC2" w:rsidP="002E0803">
      <w:pPr>
        <w:pStyle w:val="Heading1"/>
      </w:pPr>
      <w:r>
        <w:t>Conclusions</w:t>
      </w:r>
    </w:p>
    <w:p w14:paraId="5DA23DB1" w14:textId="77777777" w:rsidR="00F21AC2" w:rsidRPr="00DE3896" w:rsidRDefault="00F21AC2" w:rsidP="002E0803">
      <w:r w:rsidRPr="00DE3896">
        <w:t>Using a staffing tool without applying professional judgement or triangulating against other methods can</w:t>
      </w:r>
      <w:r>
        <w:t xml:space="preserve"> lead to unsafe staffing levels; tools give a starting point to be questioned. Empirically, ‘poor fit’ criteria that were </w:t>
      </w:r>
      <w:proofErr w:type="gramStart"/>
      <w:r>
        <w:t>flagged most commonly</w:t>
      </w:r>
      <w:proofErr w:type="gramEnd"/>
      <w:r>
        <w:t xml:space="preserve"> included frequent understaffing and needing a large sample for a precise estimate. Workforce leads were able to identify reasons for poor fit of the tool that are </w:t>
      </w:r>
      <w:proofErr w:type="gramStart"/>
      <w:r>
        <w:t>on the whole</w:t>
      </w:r>
      <w:proofErr w:type="gramEnd"/>
      <w:r>
        <w:t xml:space="preserve"> consistent with research evidence, but more evidence is needed to test the hypotheses about the wards where the SNCT fits least well. </w:t>
      </w:r>
    </w:p>
    <w:p w14:paraId="34259BA6" w14:textId="77777777" w:rsidR="00F21AC2" w:rsidRPr="00D56202" w:rsidRDefault="00F21AC2" w:rsidP="002E0803">
      <w:pPr>
        <w:pStyle w:val="Heading1"/>
        <w:rPr>
          <w:sz w:val="26"/>
          <w:szCs w:val="26"/>
        </w:rPr>
      </w:pPr>
      <w:r w:rsidRPr="00D56202">
        <w:t xml:space="preserve">Implications for Nursing Management </w:t>
      </w:r>
    </w:p>
    <w:p w14:paraId="21D0FBCF" w14:textId="77777777" w:rsidR="00F21AC2" w:rsidRPr="00D56202" w:rsidRDefault="00F21AC2" w:rsidP="002E0803">
      <w:r w:rsidRPr="00D56202">
        <w:t>Training in applying professional judgement and triangulation remains important despite the availability of nurse staffing software and tools.</w:t>
      </w:r>
      <w:r>
        <w:t xml:space="preserve"> </w:t>
      </w:r>
      <w:proofErr w:type="gramStart"/>
      <w:r>
        <w:t>In particular, nurses</w:t>
      </w:r>
      <w:proofErr w:type="gramEnd"/>
      <w:r>
        <w:t xml:space="preserve"> with responsibility for staffing decisions need to be aware of factors aside from acuity/dependency that may affect staffing requirements.</w:t>
      </w:r>
    </w:p>
    <w:p w14:paraId="6958F922" w14:textId="77777777" w:rsidR="00F21AC2" w:rsidRDefault="00F21AC2"/>
    <w:p w14:paraId="155A6B64" w14:textId="77777777" w:rsidR="00F21AC2" w:rsidRDefault="00F21AC2">
      <w:pPr>
        <w:rPr>
          <w:rFonts w:asciiTheme="majorHAnsi" w:eastAsiaTheme="majorEastAsia" w:hAnsiTheme="majorHAnsi" w:cstheme="majorBidi"/>
          <w:color w:val="2E74B5" w:themeColor="accent1" w:themeShade="BF"/>
          <w:sz w:val="32"/>
          <w:szCs w:val="32"/>
        </w:rPr>
      </w:pPr>
      <w:r>
        <w:br w:type="page"/>
      </w:r>
    </w:p>
    <w:p w14:paraId="48D68D3B" w14:textId="77777777" w:rsidR="00F21AC2" w:rsidRDefault="00F21AC2" w:rsidP="002E0803">
      <w:pPr>
        <w:pStyle w:val="Heading1"/>
      </w:pPr>
      <w:r>
        <w:t>References</w:t>
      </w:r>
      <w:r w:rsidR="0012293D">
        <w:t xml:space="preserve"> </w:t>
      </w:r>
    </w:p>
    <w:p w14:paraId="631ABB59" w14:textId="4A80B331" w:rsidR="00FC60A4" w:rsidRDefault="005F5F47" w:rsidP="005F5F47">
      <w:pPr>
        <w:pStyle w:val="EndNoteBibliography"/>
        <w:spacing w:after="0"/>
        <w:ind w:left="720" w:hanging="720"/>
      </w:pPr>
      <w:r w:rsidRPr="00A52E69">
        <w:t xml:space="preserve">Arthur, T., &amp; James, N. (1994). Determining nurse staffing levels: a critical review of the literature. </w:t>
      </w:r>
      <w:r w:rsidRPr="00A52E69">
        <w:rPr>
          <w:i/>
        </w:rPr>
        <w:t>Journal of Advanced Nursing</w:t>
      </w:r>
      <w:r w:rsidRPr="00A52E69">
        <w:t>,</w:t>
      </w:r>
      <w:r w:rsidRPr="00A52E69">
        <w:rPr>
          <w:i/>
        </w:rPr>
        <w:t xml:space="preserve"> 19</w:t>
      </w:r>
      <w:r w:rsidRPr="00A52E69">
        <w:t xml:space="preserve">(3), 558-565. </w:t>
      </w:r>
      <w:hyperlink r:id="rId10" w:history="1">
        <w:r w:rsidRPr="00A52E69">
          <w:rPr>
            <w:rStyle w:val="Hyperlink"/>
          </w:rPr>
          <w:t>http://dx.doi.org/10.1111/j.1365-2648.1994.tb01121.x</w:t>
        </w:r>
      </w:hyperlink>
      <w:r w:rsidRPr="00A52E69">
        <w:t xml:space="preserve"> </w:t>
      </w:r>
    </w:p>
    <w:p w14:paraId="57ACA446" w14:textId="6E30D9A7" w:rsidR="00493117" w:rsidRDefault="00493117" w:rsidP="00493117">
      <w:r>
        <w:t xml:space="preserve">Ball, J. (2010). </w:t>
      </w:r>
      <w:r w:rsidRPr="00D14DDB">
        <w:rPr>
          <w:i/>
          <w:iCs/>
        </w:rPr>
        <w:t>Guidance on safe nurse staffing levels in the UK</w:t>
      </w:r>
      <w:r>
        <w:t>. London, Royal College of Nursing.</w:t>
      </w:r>
    </w:p>
    <w:p w14:paraId="69F4E939" w14:textId="669DA1E5" w:rsidR="00F21AC2" w:rsidRDefault="00F21AC2" w:rsidP="002E0803">
      <w:pPr>
        <w:pStyle w:val="EndNoteBibliography"/>
        <w:spacing w:after="0"/>
        <w:ind w:left="720" w:hanging="720"/>
      </w:pPr>
      <w:r w:rsidRPr="008C213C">
        <w:t xml:space="preserve">Ball, J., Barker, H., Griffiths, P., Jones, J., Lawless, J. A., Burton, C., Couch, R., &amp; Rycroft-Malone, J. (2019). </w:t>
      </w:r>
      <w:r w:rsidRPr="008C213C">
        <w:rPr>
          <w:i/>
        </w:rPr>
        <w:t>Implementation, Impact and Costs of Policies for Safe Staffing in Acute Trusts</w:t>
      </w:r>
      <w:r w:rsidRPr="008C213C">
        <w:t xml:space="preserve">. </w:t>
      </w:r>
    </w:p>
    <w:p w14:paraId="3EB59D75" w14:textId="77777777" w:rsidR="006E20B5" w:rsidRPr="00A52E69" w:rsidRDefault="006E20B5" w:rsidP="006E20B5">
      <w:pPr>
        <w:pStyle w:val="EndNoteBibliography"/>
        <w:spacing w:after="0"/>
        <w:ind w:left="720" w:hanging="720"/>
      </w:pPr>
      <w:r w:rsidRPr="00A52E69">
        <w:t xml:space="preserve">Brennan, C. W., &amp; Daly, B. J. (2015). Methodological challenges of validating a clinical decision-making tool in the practice environment. </w:t>
      </w:r>
      <w:r w:rsidRPr="00A52E69">
        <w:rPr>
          <w:i/>
        </w:rPr>
        <w:t>Western Journal Of Nursing Research</w:t>
      </w:r>
      <w:r w:rsidRPr="00A52E69">
        <w:t>,</w:t>
      </w:r>
      <w:r w:rsidRPr="00A52E69">
        <w:rPr>
          <w:i/>
        </w:rPr>
        <w:t xml:space="preserve"> 37</w:t>
      </w:r>
      <w:r w:rsidRPr="00A52E69">
        <w:t xml:space="preserve">(4), 536-545. </w:t>
      </w:r>
      <w:hyperlink r:id="rId11" w:history="1">
        <w:r w:rsidRPr="00A52E69">
          <w:rPr>
            <w:rStyle w:val="Hyperlink"/>
          </w:rPr>
          <w:t>https://doi.org/10.1177/0193945914539738</w:t>
        </w:r>
      </w:hyperlink>
      <w:r w:rsidRPr="00A52E69">
        <w:t xml:space="preserve"> </w:t>
      </w:r>
    </w:p>
    <w:p w14:paraId="73A412E9" w14:textId="77777777" w:rsidR="00F21AC2" w:rsidRPr="008C213C" w:rsidRDefault="00F21AC2" w:rsidP="002E0803">
      <w:pPr>
        <w:pStyle w:val="EndNoteBibliography"/>
        <w:spacing w:after="0"/>
        <w:ind w:left="720" w:hanging="720"/>
      </w:pPr>
      <w:r w:rsidRPr="008C213C">
        <w:t xml:space="preserve">Chin-Yee, B., &amp; Upshur, R. (2018). Clinical judgement in the era of big data and predictive analytics. </w:t>
      </w:r>
      <w:r w:rsidRPr="008C213C">
        <w:rPr>
          <w:i/>
        </w:rPr>
        <w:t>J Eval Clin Pract</w:t>
      </w:r>
      <w:r w:rsidRPr="008C213C">
        <w:t>,</w:t>
      </w:r>
      <w:r w:rsidRPr="008C213C">
        <w:rPr>
          <w:i/>
        </w:rPr>
        <w:t xml:space="preserve"> 24</w:t>
      </w:r>
      <w:r w:rsidRPr="008C213C">
        <w:t xml:space="preserve">(3), 638-645. </w:t>
      </w:r>
      <w:r w:rsidRPr="00F21AC2">
        <w:t>https://doi.org/10.1111/jep.12852</w:t>
      </w:r>
      <w:r w:rsidRPr="008C213C">
        <w:t xml:space="preserve"> </w:t>
      </w:r>
    </w:p>
    <w:p w14:paraId="7876615D" w14:textId="77777777" w:rsidR="00F21AC2" w:rsidRPr="008C213C" w:rsidRDefault="00F21AC2" w:rsidP="002E0803">
      <w:pPr>
        <w:pStyle w:val="EndNoteBibliography"/>
        <w:spacing w:after="0"/>
        <w:ind w:left="720" w:hanging="720"/>
      </w:pPr>
      <w:r w:rsidRPr="008C213C">
        <w:t xml:space="preserve">Colombo, A., Solberg, B., Vanderhoeft, E., Ramsay, G., &amp; Schouten, H. C. (2005). Measurement of Nursing Care Time of Specific Interventions on a HematologyOncology Unit Related to Diagnostic Categories. </w:t>
      </w:r>
      <w:r w:rsidRPr="008C213C">
        <w:rPr>
          <w:i/>
        </w:rPr>
        <w:t>Cancer Nursing</w:t>
      </w:r>
      <w:r w:rsidRPr="008C213C">
        <w:t>,</w:t>
      </w:r>
      <w:r w:rsidRPr="008C213C">
        <w:rPr>
          <w:i/>
        </w:rPr>
        <w:t xml:space="preserve"> 28</w:t>
      </w:r>
      <w:r w:rsidRPr="008C213C">
        <w:t xml:space="preserve">(6), 476-480. </w:t>
      </w:r>
    </w:p>
    <w:p w14:paraId="70821C33" w14:textId="4439FBB6" w:rsidR="00F21AC2" w:rsidRDefault="00F21AC2" w:rsidP="002E0803">
      <w:pPr>
        <w:pStyle w:val="EndNoteBibliography"/>
        <w:spacing w:after="0"/>
        <w:ind w:left="720" w:hanging="720"/>
      </w:pPr>
      <w:r w:rsidRPr="008C213C">
        <w:t xml:space="preserve">Edwardson, S. R., &amp; Giovannetti, P. B. (1994). Nursing Workload Measurement Systems. </w:t>
      </w:r>
      <w:r w:rsidRPr="008C213C">
        <w:rPr>
          <w:i/>
        </w:rPr>
        <w:t>Annual Review of Nursing Research</w:t>
      </w:r>
      <w:r w:rsidRPr="008C213C">
        <w:t>,</w:t>
      </w:r>
      <w:r w:rsidRPr="008C213C">
        <w:rPr>
          <w:i/>
        </w:rPr>
        <w:t xml:space="preserve"> 12</w:t>
      </w:r>
      <w:r w:rsidRPr="008C213C">
        <w:t xml:space="preserve">(1), 95-123. </w:t>
      </w:r>
      <w:r w:rsidRPr="00F21AC2">
        <w:t>http://www.ingentaconnect.com/content/springer/arnr/1994/00000012/00000001/art00006</w:t>
      </w:r>
      <w:r w:rsidRPr="008C213C">
        <w:t xml:space="preserve"> </w:t>
      </w:r>
    </w:p>
    <w:p w14:paraId="4A80D4A0" w14:textId="13C498E2" w:rsidR="00F21AC2" w:rsidRDefault="00F21AC2" w:rsidP="002E0803">
      <w:pPr>
        <w:pStyle w:val="EndNoteBibliography"/>
        <w:spacing w:after="0"/>
        <w:ind w:left="720" w:hanging="720"/>
      </w:pPr>
      <w:r w:rsidRPr="008C213C">
        <w:t xml:space="preserve">Fasoli, D. R., &amp; Haddock, K. S. (2010). Results of an integrative review of patient classification systems. </w:t>
      </w:r>
      <w:r w:rsidRPr="008C213C">
        <w:rPr>
          <w:i/>
        </w:rPr>
        <w:t>Annual Review of Nursing Research</w:t>
      </w:r>
      <w:r w:rsidRPr="008C213C">
        <w:t>,</w:t>
      </w:r>
      <w:r w:rsidRPr="008C213C">
        <w:rPr>
          <w:i/>
        </w:rPr>
        <w:t xml:space="preserve"> 28</w:t>
      </w:r>
      <w:r w:rsidRPr="008C213C">
        <w:t xml:space="preserve">, 295-316. </w:t>
      </w:r>
      <w:hyperlink r:id="rId12" w:history="1">
        <w:r w:rsidR="005E390A" w:rsidRPr="008F01A4">
          <w:rPr>
            <w:rStyle w:val="Hyperlink"/>
          </w:rPr>
          <w:t>https://doi.org/10.1891/0739-6686.28.295</w:t>
        </w:r>
      </w:hyperlink>
      <w:r w:rsidRPr="008C213C">
        <w:t xml:space="preserve"> </w:t>
      </w:r>
    </w:p>
    <w:p w14:paraId="1E14254C" w14:textId="77777777" w:rsidR="005E390A" w:rsidRPr="0017779D" w:rsidRDefault="005E390A" w:rsidP="005E390A">
      <w:pPr>
        <w:pStyle w:val="EndNoteBibliography"/>
        <w:spacing w:after="0"/>
        <w:ind w:left="720" w:hanging="720"/>
      </w:pPr>
      <w:r w:rsidRPr="0017779D">
        <w:t xml:space="preserve">Griffiths, P., Saville, C., Ball, J., Jones, J., Pattison, N., Monks, T., &amp; Safer Nursing Care Study Group. (2020). Nursing workload, Nurse Staffing Methodologies &amp; Tools: a systematic scoping review &amp; discussion International Journal of Nursing Studies, 103(March), 103487, Article 103487. https://doi.org/10.1016/j.ijnurstu.2019.103487 </w:t>
      </w:r>
    </w:p>
    <w:p w14:paraId="05E79AE5" w14:textId="77777777" w:rsidR="005E390A" w:rsidRPr="0017779D" w:rsidRDefault="005E390A" w:rsidP="005E390A">
      <w:pPr>
        <w:pStyle w:val="EndNoteBibliography"/>
        <w:spacing w:after="0"/>
        <w:ind w:left="720" w:hanging="720"/>
      </w:pPr>
      <w:r w:rsidRPr="0017779D">
        <w:t xml:space="preserve">Griffiths, P., Saville, C., Ball, J. E., Chable, R., Dimech, A., Jones, J., Jeffrey, Y., Pattison, N., Recio Saucedo, A., Sinden, N., &amp; Monks, T. (2020). The Safer Nursing Care Tool as a guide to nurse staffing requirements on hospital wards: observational and modelling study. Health Services and Delivery Research 8(16), 1-161. https://doi.org/10.3310/hsdr08160 </w:t>
      </w:r>
    </w:p>
    <w:p w14:paraId="5F07352D" w14:textId="43D0274E" w:rsidR="005E390A" w:rsidRPr="0017779D" w:rsidRDefault="005E390A" w:rsidP="005E390A">
      <w:pPr>
        <w:pStyle w:val="EndNoteBibliography"/>
        <w:spacing w:after="0"/>
        <w:ind w:left="720" w:hanging="720"/>
      </w:pPr>
      <w:r w:rsidRPr="0017779D">
        <w:t>Griffiths, P., Saville, C., Ball, J. E., Culliford, D., Pattison, N., &amp; Monks, T. (2020). Performance of the Safer Nursing Care Tool to measure nurse staffing requirements in acute hospitals: a multi-centre observational study BMJ Open, 10(e035828). https://doi.org/10.1136/bmjopen-2019-035828</w:t>
      </w:r>
    </w:p>
    <w:p w14:paraId="4B69E0F4" w14:textId="6C9DF56D" w:rsidR="00F21AC2" w:rsidRDefault="00F21AC2" w:rsidP="002E0803">
      <w:pPr>
        <w:pStyle w:val="EndNoteBibliography"/>
        <w:spacing w:after="0"/>
        <w:ind w:left="720" w:hanging="720"/>
      </w:pPr>
      <w:r w:rsidRPr="008C213C">
        <w:t xml:space="preserve">Hughes, M. (1999). Nursing workload: an unquantifiable entity. </w:t>
      </w:r>
      <w:r w:rsidRPr="008C213C">
        <w:rPr>
          <w:i/>
        </w:rPr>
        <w:t>Journal of Nursing Management</w:t>
      </w:r>
      <w:r w:rsidRPr="008C213C">
        <w:t>,</w:t>
      </w:r>
      <w:r w:rsidRPr="008C213C">
        <w:rPr>
          <w:i/>
        </w:rPr>
        <w:t xml:space="preserve"> 7</w:t>
      </w:r>
      <w:r w:rsidRPr="008C213C">
        <w:t xml:space="preserve">, 317–322. </w:t>
      </w:r>
    </w:p>
    <w:p w14:paraId="304450F6" w14:textId="77777777" w:rsidR="00FC60A4" w:rsidRDefault="00ED036F" w:rsidP="00FC60A4">
      <w:pPr>
        <w:pStyle w:val="EndNoteBibliography"/>
        <w:ind w:left="720" w:hanging="720"/>
      </w:pPr>
      <w:r w:rsidRPr="00A52E69">
        <w:t xml:space="preserve">Hurst, K. (2003). </w:t>
      </w:r>
      <w:r w:rsidRPr="00A52E69">
        <w:rPr>
          <w:i/>
        </w:rPr>
        <w:t>Selecting and Applying Methods for Estimating the Size and Mix of Nursing Teams: A Systematic Review of the Literature Commissioned by the Department of Health</w:t>
      </w:r>
      <w:r w:rsidRPr="00A52E69">
        <w:t xml:space="preserve">. Nuffield Institute for Health. </w:t>
      </w:r>
    </w:p>
    <w:p w14:paraId="35B82AC4" w14:textId="2BE94D39" w:rsidR="00ED036F" w:rsidRPr="00A52E69" w:rsidRDefault="00ED036F" w:rsidP="00FC60A4">
      <w:pPr>
        <w:pStyle w:val="EndNoteBibliography"/>
        <w:ind w:left="720" w:hanging="720"/>
      </w:pPr>
      <w:r w:rsidRPr="00A52E69">
        <w:t xml:space="preserve">Larson, E. L., Cohen, B., Liu, J., Zachariah, P., Yao, D., &amp; Shang, J. (2017). Assessing Intensity of Nursing Care Needs Using Electronically Available Data [Article in Press]. </w:t>
      </w:r>
      <w:r w:rsidRPr="00A52E69">
        <w:rPr>
          <w:i/>
        </w:rPr>
        <w:t>CIN - Computers Informatics Nursing</w:t>
      </w:r>
      <w:r w:rsidRPr="00A52E69">
        <w:t xml:space="preserve">. </w:t>
      </w:r>
      <w:hyperlink r:id="rId13" w:history="1">
        <w:r w:rsidRPr="00A52E69">
          <w:rPr>
            <w:rStyle w:val="Hyperlink"/>
          </w:rPr>
          <w:t>https://doi.org/10.1097/CIN.0000000000000375</w:t>
        </w:r>
      </w:hyperlink>
      <w:r w:rsidRPr="00A52E69">
        <w:t xml:space="preserve"> </w:t>
      </w:r>
    </w:p>
    <w:p w14:paraId="02DD377C" w14:textId="30E7CD45" w:rsidR="00ED036F" w:rsidRPr="008C213C" w:rsidRDefault="00ED036F" w:rsidP="00FC60A4">
      <w:pPr>
        <w:pStyle w:val="EndNoteBibliography"/>
        <w:spacing w:after="0"/>
        <w:ind w:left="720" w:hanging="720"/>
      </w:pPr>
      <w:r w:rsidRPr="00A52E69">
        <w:t xml:space="preserve">Liljamo, P., Kinnunen, U. M., Ohtonen, P., &amp; Saranto, K. (2017). Quality of nursing intensity data: inter-rater reliability of the patient classification after two decades in clinical use. </w:t>
      </w:r>
      <w:r w:rsidRPr="00A52E69">
        <w:rPr>
          <w:i/>
        </w:rPr>
        <w:t>J Adv Nurs</w:t>
      </w:r>
      <w:r w:rsidRPr="00A52E69">
        <w:t>,</w:t>
      </w:r>
      <w:r w:rsidRPr="00A52E69">
        <w:rPr>
          <w:i/>
        </w:rPr>
        <w:t xml:space="preserve"> 73</w:t>
      </w:r>
      <w:r w:rsidRPr="00A52E69">
        <w:t xml:space="preserve">(9), 2248-2259. </w:t>
      </w:r>
      <w:hyperlink r:id="rId14" w:history="1">
        <w:r w:rsidRPr="00A52E69">
          <w:rPr>
            <w:rStyle w:val="Hyperlink"/>
          </w:rPr>
          <w:t>https://doi.org/10.1111/jan.13288</w:t>
        </w:r>
      </w:hyperlink>
      <w:r w:rsidRPr="00A52E69">
        <w:t xml:space="preserve"> </w:t>
      </w:r>
    </w:p>
    <w:p w14:paraId="37E7E0E2" w14:textId="77777777" w:rsidR="00F21AC2" w:rsidRPr="008C213C" w:rsidRDefault="00F21AC2" w:rsidP="002E0803">
      <w:pPr>
        <w:pStyle w:val="EndNoteBibliography"/>
        <w:spacing w:after="0"/>
        <w:ind w:left="720" w:hanging="720"/>
      </w:pPr>
      <w:r w:rsidRPr="008C213C">
        <w:t xml:space="preserve">NICE. (2014). </w:t>
      </w:r>
      <w:r w:rsidRPr="008C213C">
        <w:rPr>
          <w:i/>
        </w:rPr>
        <w:t>Safe staffing for nursing in adult inpatient wards in acute hospitals</w:t>
      </w:r>
      <w:r w:rsidRPr="008C213C">
        <w:t xml:space="preserve">. </w:t>
      </w:r>
      <w:r w:rsidRPr="00F21AC2">
        <w:t>https://www.nice.org.uk/guidance/sg1/resources/endorsed-resource-the-safer-nursing-care-tool-snct-11943902</w:t>
      </w:r>
    </w:p>
    <w:p w14:paraId="55AB1BB0" w14:textId="36975568" w:rsidR="00F21AC2" w:rsidRDefault="00F21AC2" w:rsidP="002E0803">
      <w:pPr>
        <w:pStyle w:val="EndNoteBibliography"/>
        <w:spacing w:after="0"/>
        <w:ind w:left="720" w:hanging="720"/>
      </w:pPr>
      <w:r w:rsidRPr="008C213C">
        <w:t xml:space="preserve">Rauhala, A., &amp; Fagerström, L. (2004). Determining optimal nursing intensity: the RAFAELA method. </w:t>
      </w:r>
      <w:r w:rsidRPr="008C213C">
        <w:rPr>
          <w:i/>
        </w:rPr>
        <w:t>Journal of Advanced Nursing</w:t>
      </w:r>
      <w:r w:rsidRPr="008C213C">
        <w:t>,</w:t>
      </w:r>
      <w:r w:rsidRPr="008C213C">
        <w:rPr>
          <w:i/>
        </w:rPr>
        <w:t xml:space="preserve"> 45</w:t>
      </w:r>
      <w:r w:rsidRPr="008C213C">
        <w:t xml:space="preserve">(4), 351-359. </w:t>
      </w:r>
      <w:r w:rsidRPr="00F21AC2">
        <w:t>https://doi.org/10.1046/j.1365-2648.2003.02918.x</w:t>
      </w:r>
      <w:r w:rsidRPr="008C213C">
        <w:t xml:space="preserve"> </w:t>
      </w:r>
    </w:p>
    <w:p w14:paraId="7EDBB596" w14:textId="77777777" w:rsidR="005E390A" w:rsidRPr="0017779D" w:rsidRDefault="005E390A" w:rsidP="005E390A">
      <w:pPr>
        <w:pStyle w:val="EndNoteBibliography"/>
        <w:spacing w:after="0"/>
        <w:ind w:left="720" w:hanging="720"/>
      </w:pPr>
      <w:r w:rsidRPr="0017779D">
        <w:t xml:space="preserve">Saville, C., Monks, T., Griffiths, P., &amp; Ball, J. E. (2021). Costs and consequences of using average demand to plan baseline nurse staffing levels: A computer simulation study BMJ Qual Saf, 30, 7-16. https://doi.org/10.1136/bmjqs-2019-010569 </w:t>
      </w:r>
    </w:p>
    <w:p w14:paraId="66B455DD" w14:textId="4DD242E3" w:rsidR="005E390A" w:rsidRPr="0017779D" w:rsidRDefault="005E390A" w:rsidP="005E390A">
      <w:pPr>
        <w:pStyle w:val="EndNoteBibliography"/>
        <w:spacing w:after="0"/>
        <w:ind w:left="720" w:hanging="720"/>
      </w:pPr>
      <w:r w:rsidRPr="0017779D">
        <w:t>Saville, C. E., Griffiths, P., Ball, J. E., &amp; Monks, T. (2019). How many nurses do we need? A review and discussion of operational research techniques applied to nurse staffing. International Journal of Nursing Studies, 97(September), 7-13. https://doi.org/10.1016/j.ijnurstu.2019.04.015</w:t>
      </w:r>
    </w:p>
    <w:p w14:paraId="75ECC81D" w14:textId="09F547D8" w:rsidR="005F5F47" w:rsidRDefault="00F21AC2" w:rsidP="005F5F47">
      <w:pPr>
        <w:pStyle w:val="EndNoteBibliography"/>
        <w:ind w:left="720" w:hanging="720"/>
      </w:pPr>
      <w:r w:rsidRPr="008C213C">
        <w:t xml:space="preserve">The Shelford group. (2014). </w:t>
      </w:r>
      <w:r w:rsidRPr="008C213C">
        <w:rPr>
          <w:i/>
        </w:rPr>
        <w:t>Safer Nursing Care Tool Implementation Resource Pack</w:t>
      </w:r>
      <w:r w:rsidRPr="008C213C">
        <w:t xml:space="preserve">. </w:t>
      </w:r>
      <w:hyperlink r:id="rId15" w:history="1">
        <w:r w:rsidR="005F5F47" w:rsidRPr="00020E04">
          <w:rPr>
            <w:rStyle w:val="Hyperlink"/>
          </w:rPr>
          <w:t>http://shelfordgroup.org/library/documents/Shelford_Safer_Nursing_23May14a.pdf</w:t>
        </w:r>
      </w:hyperlink>
    </w:p>
    <w:p w14:paraId="25B1D974" w14:textId="77777777" w:rsidR="005F5F47" w:rsidRDefault="00156B47" w:rsidP="005F5F47">
      <w:pPr>
        <w:pStyle w:val="EndNoteBibliography"/>
        <w:ind w:left="720" w:hanging="720"/>
      </w:pPr>
      <w:r w:rsidRPr="00A52E69">
        <w:t xml:space="preserve">Twigg, D., &amp; Duffield, C. (2009). A review of workload measures: A context for a new staffing methodology in Western Australia. </w:t>
      </w:r>
      <w:r w:rsidRPr="00A52E69">
        <w:rPr>
          <w:i/>
        </w:rPr>
        <w:t>International Journal of Nursing Studies</w:t>
      </w:r>
      <w:r w:rsidRPr="00A52E69">
        <w:t>,</w:t>
      </w:r>
      <w:r w:rsidRPr="00A52E69">
        <w:rPr>
          <w:i/>
        </w:rPr>
        <w:t xml:space="preserve"> 46</w:t>
      </w:r>
      <w:r w:rsidRPr="00A52E69">
        <w:t xml:space="preserve">(1), 132-140. </w:t>
      </w:r>
      <w:hyperlink r:id="rId16" w:history="1">
        <w:r w:rsidRPr="00A52E69">
          <w:rPr>
            <w:rStyle w:val="Hyperlink"/>
          </w:rPr>
          <w:t>https://doi.org/http://dx.doi.org/10.1016/j.ijnurstu.2008.08.005</w:t>
        </w:r>
      </w:hyperlink>
      <w:r w:rsidRPr="00A52E69">
        <w:t xml:space="preserve"> </w:t>
      </w:r>
    </w:p>
    <w:p w14:paraId="0566F4A2" w14:textId="6659FFA9" w:rsidR="008D5384" w:rsidRDefault="00156B47" w:rsidP="005F5F47">
      <w:pPr>
        <w:pStyle w:val="EndNoteBibliography"/>
        <w:ind w:left="720" w:hanging="720"/>
      </w:pPr>
      <w:r w:rsidRPr="00A52E69">
        <w:t xml:space="preserve">Young, J., Lee, M., Prouty Sands, L., &amp; McComb, S. (2015). Nursing activities and factors influential to nurse staffing decision-making. </w:t>
      </w:r>
      <w:r w:rsidRPr="00A52E69">
        <w:rPr>
          <w:i/>
        </w:rPr>
        <w:t>Journal of Hospital Administration</w:t>
      </w:r>
      <w:r w:rsidRPr="00A52E69">
        <w:t>,</w:t>
      </w:r>
      <w:r w:rsidRPr="00A52E69">
        <w:rPr>
          <w:i/>
        </w:rPr>
        <w:t xml:space="preserve"> 4</w:t>
      </w:r>
      <w:r w:rsidRPr="00A52E69">
        <w:t xml:space="preserve">(4). </w:t>
      </w:r>
      <w:hyperlink r:id="rId17" w:history="1">
        <w:r w:rsidRPr="00A52E69">
          <w:rPr>
            <w:rStyle w:val="Hyperlink"/>
          </w:rPr>
          <w:t>https://doi.org/10.5430/jha.v4n4p24</w:t>
        </w:r>
      </w:hyperlink>
    </w:p>
    <w:p w14:paraId="59C3A572" w14:textId="1A0CCC0F" w:rsidR="008D5384" w:rsidRDefault="00FC60A4" w:rsidP="00436F34">
      <w:bookmarkStart w:id="5" w:name="_Ref61961884"/>
      <w:r>
        <w:br w:type="page"/>
      </w:r>
      <w:r w:rsidR="008D5384">
        <w:t xml:space="preserve">Table </w:t>
      </w:r>
      <w:fldSimple w:instr=" SEQ Table \* ARABIC ">
        <w:r w:rsidR="006D2218">
          <w:rPr>
            <w:noProof/>
          </w:rPr>
          <w:t>1</w:t>
        </w:r>
      </w:fldSimple>
      <w:bookmarkEnd w:id="5"/>
      <w:r w:rsidR="008D5384">
        <w:t xml:space="preserve"> Ward characteristics. Supplementary material </w:t>
      </w:r>
      <w:r w:rsidR="006D2218">
        <w:t>Table 2</w:t>
      </w:r>
      <w:r w:rsidR="008D5384">
        <w:t xml:space="preserve"> gives the characteristics of wards at each hospital Trust</w:t>
      </w:r>
    </w:p>
    <w:tbl>
      <w:tblPr>
        <w:tblStyle w:val="TableGrid"/>
        <w:tblW w:w="1035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bottom w:w="57" w:type="dxa"/>
        </w:tblCellMar>
        <w:tblLook w:val="04A0" w:firstRow="1" w:lastRow="0" w:firstColumn="1" w:lastColumn="0" w:noHBand="0" w:noVBand="1"/>
      </w:tblPr>
      <w:tblGrid>
        <w:gridCol w:w="6668"/>
        <w:gridCol w:w="791"/>
        <w:gridCol w:w="791"/>
        <w:gridCol w:w="1048"/>
        <w:gridCol w:w="1053"/>
      </w:tblGrid>
      <w:tr w:rsidR="008D5384" w:rsidRPr="00101768" w14:paraId="2D2F7704" w14:textId="77777777" w:rsidTr="002E0803">
        <w:trPr>
          <w:trHeight w:val="113"/>
        </w:trPr>
        <w:tc>
          <w:tcPr>
            <w:tcW w:w="6668" w:type="dxa"/>
            <w:tcBorders>
              <w:bottom w:val="single" w:sz="4" w:space="0" w:color="auto"/>
              <w:right w:val="single" w:sz="4" w:space="0" w:color="auto"/>
            </w:tcBorders>
          </w:tcPr>
          <w:p w14:paraId="41AEE1E7" w14:textId="77777777" w:rsidR="008D5384" w:rsidRPr="00101768" w:rsidRDefault="008D5384" w:rsidP="002E0803">
            <w:pPr>
              <w:rPr>
                <w:rFonts w:cstheme="minorHAnsi"/>
                <w:sz w:val="20"/>
                <w:szCs w:val="20"/>
              </w:rPr>
            </w:pPr>
          </w:p>
        </w:tc>
        <w:tc>
          <w:tcPr>
            <w:tcW w:w="791" w:type="dxa"/>
            <w:tcBorders>
              <w:bottom w:val="single" w:sz="4" w:space="0" w:color="auto"/>
            </w:tcBorders>
          </w:tcPr>
          <w:p w14:paraId="6D1D2C70" w14:textId="77777777" w:rsidR="008D5384" w:rsidRPr="00101768" w:rsidRDefault="008D5384" w:rsidP="002E0803">
            <w:pPr>
              <w:rPr>
                <w:rFonts w:cstheme="minorHAnsi"/>
                <w:color w:val="000000"/>
                <w:sz w:val="20"/>
                <w:szCs w:val="20"/>
              </w:rPr>
            </w:pPr>
            <w:r>
              <w:rPr>
                <w:rFonts w:cstheme="minorHAnsi"/>
                <w:color w:val="000000"/>
                <w:sz w:val="20"/>
                <w:szCs w:val="20"/>
              </w:rPr>
              <w:t>n</w:t>
            </w:r>
          </w:p>
        </w:tc>
        <w:tc>
          <w:tcPr>
            <w:tcW w:w="791" w:type="dxa"/>
            <w:tcBorders>
              <w:bottom w:val="single" w:sz="4" w:space="0" w:color="auto"/>
            </w:tcBorders>
          </w:tcPr>
          <w:p w14:paraId="133EB682" w14:textId="77777777" w:rsidR="008D5384" w:rsidRPr="00101768" w:rsidRDefault="008D5384" w:rsidP="002E0803">
            <w:pPr>
              <w:rPr>
                <w:rFonts w:cstheme="minorHAnsi"/>
                <w:color w:val="000000"/>
                <w:sz w:val="20"/>
                <w:szCs w:val="20"/>
              </w:rPr>
            </w:pPr>
            <w:r w:rsidRPr="00101768">
              <w:rPr>
                <w:rFonts w:cstheme="minorHAnsi"/>
                <w:color w:val="000000"/>
                <w:sz w:val="20"/>
                <w:szCs w:val="20"/>
              </w:rPr>
              <w:t xml:space="preserve">Mean </w:t>
            </w:r>
          </w:p>
        </w:tc>
        <w:tc>
          <w:tcPr>
            <w:tcW w:w="1048" w:type="dxa"/>
            <w:tcBorders>
              <w:bottom w:val="single" w:sz="4" w:space="0" w:color="auto"/>
            </w:tcBorders>
          </w:tcPr>
          <w:p w14:paraId="67EC4967" w14:textId="77777777" w:rsidR="008D5384" w:rsidRPr="00101768" w:rsidRDefault="008D5384" w:rsidP="002E0803">
            <w:pPr>
              <w:rPr>
                <w:rFonts w:cstheme="minorHAnsi"/>
                <w:color w:val="000000"/>
                <w:sz w:val="20"/>
                <w:szCs w:val="20"/>
              </w:rPr>
            </w:pPr>
            <w:r w:rsidRPr="00101768">
              <w:rPr>
                <w:rFonts w:cstheme="minorHAnsi"/>
                <w:color w:val="000000"/>
                <w:sz w:val="20"/>
                <w:szCs w:val="20"/>
              </w:rPr>
              <w:t>Minimum</w:t>
            </w:r>
          </w:p>
        </w:tc>
        <w:tc>
          <w:tcPr>
            <w:tcW w:w="1053" w:type="dxa"/>
            <w:tcBorders>
              <w:bottom w:val="single" w:sz="4" w:space="0" w:color="auto"/>
            </w:tcBorders>
          </w:tcPr>
          <w:p w14:paraId="6EC8ECC0" w14:textId="77777777" w:rsidR="008D5384" w:rsidRPr="00101768" w:rsidRDefault="008D5384" w:rsidP="002E0803">
            <w:pPr>
              <w:rPr>
                <w:rFonts w:cstheme="minorHAnsi"/>
                <w:color w:val="000000"/>
                <w:sz w:val="20"/>
                <w:szCs w:val="20"/>
              </w:rPr>
            </w:pPr>
            <w:r w:rsidRPr="00101768">
              <w:rPr>
                <w:rFonts w:cstheme="minorHAnsi"/>
                <w:color w:val="000000"/>
                <w:sz w:val="20"/>
                <w:szCs w:val="20"/>
              </w:rPr>
              <w:t>Maximum</w:t>
            </w:r>
          </w:p>
        </w:tc>
      </w:tr>
      <w:tr w:rsidR="008D5384" w:rsidRPr="00101768" w14:paraId="3967653F" w14:textId="77777777" w:rsidTr="002E0803">
        <w:trPr>
          <w:trHeight w:val="113"/>
        </w:trPr>
        <w:tc>
          <w:tcPr>
            <w:tcW w:w="6668" w:type="dxa"/>
            <w:tcBorders>
              <w:top w:val="single" w:sz="4" w:space="0" w:color="auto"/>
              <w:right w:val="single" w:sz="4" w:space="0" w:color="auto"/>
            </w:tcBorders>
          </w:tcPr>
          <w:p w14:paraId="10F59246" w14:textId="77777777" w:rsidR="008D5384" w:rsidRPr="00101768" w:rsidRDefault="008D5384" w:rsidP="002E0803">
            <w:pPr>
              <w:rPr>
                <w:rFonts w:cstheme="minorHAnsi"/>
                <w:sz w:val="20"/>
                <w:szCs w:val="20"/>
              </w:rPr>
            </w:pPr>
            <w:r w:rsidRPr="00101768">
              <w:rPr>
                <w:rFonts w:cstheme="minorHAnsi"/>
                <w:sz w:val="20"/>
                <w:szCs w:val="20"/>
              </w:rPr>
              <w:t>Wards</w:t>
            </w:r>
          </w:p>
        </w:tc>
        <w:tc>
          <w:tcPr>
            <w:tcW w:w="791" w:type="dxa"/>
            <w:tcBorders>
              <w:top w:val="single" w:sz="4" w:space="0" w:color="auto"/>
            </w:tcBorders>
          </w:tcPr>
          <w:p w14:paraId="37F93549" w14:textId="77777777" w:rsidR="008D5384" w:rsidRPr="00101768" w:rsidRDefault="008D5384" w:rsidP="002E0803">
            <w:pPr>
              <w:rPr>
                <w:rFonts w:cstheme="minorHAnsi"/>
                <w:color w:val="000000"/>
                <w:sz w:val="20"/>
                <w:szCs w:val="20"/>
              </w:rPr>
            </w:pPr>
            <w:r w:rsidRPr="00101768">
              <w:rPr>
                <w:rFonts w:cstheme="minorHAnsi"/>
                <w:color w:val="000000"/>
                <w:sz w:val="20"/>
                <w:szCs w:val="20"/>
              </w:rPr>
              <w:t>69</w:t>
            </w:r>
          </w:p>
        </w:tc>
        <w:tc>
          <w:tcPr>
            <w:tcW w:w="791" w:type="dxa"/>
            <w:tcBorders>
              <w:top w:val="single" w:sz="4" w:space="0" w:color="auto"/>
            </w:tcBorders>
          </w:tcPr>
          <w:p w14:paraId="6E7E11A6" w14:textId="77777777" w:rsidR="008D5384" w:rsidRPr="00101768" w:rsidRDefault="008D5384" w:rsidP="002E0803">
            <w:pPr>
              <w:rPr>
                <w:rFonts w:cstheme="minorHAnsi"/>
                <w:color w:val="000000"/>
                <w:sz w:val="20"/>
                <w:szCs w:val="20"/>
              </w:rPr>
            </w:pPr>
          </w:p>
        </w:tc>
        <w:tc>
          <w:tcPr>
            <w:tcW w:w="1048" w:type="dxa"/>
            <w:tcBorders>
              <w:top w:val="single" w:sz="4" w:space="0" w:color="auto"/>
            </w:tcBorders>
          </w:tcPr>
          <w:p w14:paraId="75780F3A" w14:textId="77777777" w:rsidR="008D5384" w:rsidRPr="00101768" w:rsidRDefault="008D5384" w:rsidP="002E0803">
            <w:pPr>
              <w:rPr>
                <w:rFonts w:cstheme="minorHAnsi"/>
                <w:color w:val="000000"/>
                <w:sz w:val="20"/>
                <w:szCs w:val="20"/>
              </w:rPr>
            </w:pPr>
          </w:p>
        </w:tc>
        <w:tc>
          <w:tcPr>
            <w:tcW w:w="1053" w:type="dxa"/>
            <w:tcBorders>
              <w:top w:val="single" w:sz="4" w:space="0" w:color="auto"/>
            </w:tcBorders>
          </w:tcPr>
          <w:p w14:paraId="19ED2314" w14:textId="77777777" w:rsidR="008D5384" w:rsidRPr="00101768" w:rsidRDefault="008D5384" w:rsidP="002E0803">
            <w:pPr>
              <w:rPr>
                <w:rFonts w:cstheme="minorHAnsi"/>
                <w:color w:val="000000"/>
                <w:sz w:val="20"/>
                <w:szCs w:val="20"/>
              </w:rPr>
            </w:pPr>
          </w:p>
        </w:tc>
      </w:tr>
      <w:tr w:rsidR="008D5384" w:rsidRPr="00101768" w14:paraId="4BAFB2AF" w14:textId="77777777" w:rsidTr="002E0803">
        <w:trPr>
          <w:trHeight w:val="113"/>
        </w:trPr>
        <w:tc>
          <w:tcPr>
            <w:tcW w:w="6668" w:type="dxa"/>
            <w:tcBorders>
              <w:right w:val="single" w:sz="4" w:space="0" w:color="auto"/>
            </w:tcBorders>
          </w:tcPr>
          <w:p w14:paraId="4EA3F774" w14:textId="77777777" w:rsidR="008D5384" w:rsidRPr="00101768" w:rsidRDefault="008D5384" w:rsidP="002E0803">
            <w:pPr>
              <w:rPr>
                <w:rFonts w:cstheme="minorHAnsi"/>
                <w:sz w:val="20"/>
                <w:szCs w:val="20"/>
              </w:rPr>
            </w:pPr>
            <w:r w:rsidRPr="00101768">
              <w:rPr>
                <w:rFonts w:eastAsia="Times New Roman" w:cstheme="minorHAnsi"/>
                <w:color w:val="000000"/>
                <w:sz w:val="20"/>
                <w:szCs w:val="20"/>
                <w:lang w:eastAsia="en-GB"/>
              </w:rPr>
              <w:t xml:space="preserve">  </w:t>
            </w:r>
            <w:r>
              <w:rPr>
                <w:rFonts w:eastAsia="Times New Roman" w:cstheme="minorHAnsi"/>
                <w:color w:val="000000"/>
                <w:sz w:val="20"/>
                <w:szCs w:val="20"/>
                <w:lang w:eastAsia="en-GB"/>
              </w:rPr>
              <w:t xml:space="preserve"> </w:t>
            </w:r>
            <w:r w:rsidRPr="00101768">
              <w:rPr>
                <w:rFonts w:eastAsia="Times New Roman" w:cstheme="minorHAnsi"/>
                <w:color w:val="000000"/>
                <w:sz w:val="20"/>
                <w:szCs w:val="20"/>
                <w:lang w:eastAsia="en-GB"/>
              </w:rPr>
              <w:t>Medical</w:t>
            </w:r>
          </w:p>
        </w:tc>
        <w:tc>
          <w:tcPr>
            <w:tcW w:w="791" w:type="dxa"/>
          </w:tcPr>
          <w:p w14:paraId="0359079E" w14:textId="77777777" w:rsidR="008D5384" w:rsidRPr="00101768" w:rsidRDefault="008D5384" w:rsidP="002E0803">
            <w:pPr>
              <w:rPr>
                <w:rFonts w:cstheme="minorHAnsi"/>
                <w:bCs/>
                <w:color w:val="000000"/>
                <w:sz w:val="20"/>
                <w:szCs w:val="20"/>
              </w:rPr>
            </w:pPr>
            <w:r w:rsidRPr="00101768">
              <w:rPr>
                <w:rFonts w:cstheme="minorHAnsi"/>
                <w:bCs/>
                <w:color w:val="000000"/>
                <w:sz w:val="20"/>
                <w:szCs w:val="20"/>
              </w:rPr>
              <w:t>32</w:t>
            </w:r>
          </w:p>
        </w:tc>
        <w:tc>
          <w:tcPr>
            <w:tcW w:w="791" w:type="dxa"/>
            <w:shd w:val="clear" w:color="auto" w:fill="auto"/>
          </w:tcPr>
          <w:p w14:paraId="0985F026" w14:textId="77777777" w:rsidR="008D5384" w:rsidRPr="00101768" w:rsidRDefault="008D5384" w:rsidP="002E0803">
            <w:pPr>
              <w:rPr>
                <w:rFonts w:cstheme="minorHAnsi"/>
                <w:color w:val="000000"/>
                <w:sz w:val="20"/>
                <w:szCs w:val="20"/>
              </w:rPr>
            </w:pPr>
          </w:p>
        </w:tc>
        <w:tc>
          <w:tcPr>
            <w:tcW w:w="1048" w:type="dxa"/>
          </w:tcPr>
          <w:p w14:paraId="725A9AAC" w14:textId="77777777" w:rsidR="008D5384" w:rsidRPr="00101768" w:rsidRDefault="008D5384" w:rsidP="002E0803">
            <w:pPr>
              <w:rPr>
                <w:rFonts w:cstheme="minorHAnsi"/>
                <w:color w:val="000000"/>
                <w:sz w:val="20"/>
                <w:szCs w:val="20"/>
              </w:rPr>
            </w:pPr>
          </w:p>
        </w:tc>
        <w:tc>
          <w:tcPr>
            <w:tcW w:w="1053" w:type="dxa"/>
          </w:tcPr>
          <w:p w14:paraId="18ECB385" w14:textId="77777777" w:rsidR="008D5384" w:rsidRPr="00101768" w:rsidRDefault="008D5384" w:rsidP="002E0803">
            <w:pPr>
              <w:rPr>
                <w:rFonts w:cstheme="minorHAnsi"/>
                <w:color w:val="000000"/>
                <w:sz w:val="20"/>
                <w:szCs w:val="20"/>
              </w:rPr>
            </w:pPr>
          </w:p>
        </w:tc>
      </w:tr>
      <w:tr w:rsidR="008D5384" w:rsidRPr="00101768" w14:paraId="35498876" w14:textId="77777777" w:rsidTr="002E0803">
        <w:trPr>
          <w:trHeight w:val="113"/>
        </w:trPr>
        <w:tc>
          <w:tcPr>
            <w:tcW w:w="6668" w:type="dxa"/>
            <w:tcBorders>
              <w:right w:val="single" w:sz="4" w:space="0" w:color="auto"/>
            </w:tcBorders>
          </w:tcPr>
          <w:p w14:paraId="2E66B459" w14:textId="77777777" w:rsidR="008D5384" w:rsidRPr="00101768" w:rsidRDefault="008D5384" w:rsidP="002E0803">
            <w:pPr>
              <w:rPr>
                <w:rFonts w:cstheme="minorHAnsi"/>
                <w:sz w:val="20"/>
                <w:szCs w:val="20"/>
              </w:rPr>
            </w:pPr>
            <w:r w:rsidRPr="00101768">
              <w:rPr>
                <w:rFonts w:eastAsia="Times New Roman" w:cstheme="minorHAnsi"/>
                <w:color w:val="000000"/>
                <w:sz w:val="20"/>
                <w:szCs w:val="20"/>
                <w:lang w:eastAsia="en-GB"/>
              </w:rPr>
              <w:t xml:space="preserve">  </w:t>
            </w:r>
            <w:r>
              <w:rPr>
                <w:rFonts w:eastAsia="Times New Roman" w:cstheme="minorHAnsi"/>
                <w:color w:val="000000"/>
                <w:sz w:val="20"/>
                <w:szCs w:val="20"/>
                <w:lang w:eastAsia="en-GB"/>
              </w:rPr>
              <w:t xml:space="preserve"> </w:t>
            </w:r>
            <w:r w:rsidRPr="00101768">
              <w:rPr>
                <w:rFonts w:eastAsia="Times New Roman" w:cstheme="minorHAnsi"/>
                <w:color w:val="000000"/>
                <w:sz w:val="20"/>
                <w:szCs w:val="20"/>
                <w:lang w:eastAsia="en-GB"/>
              </w:rPr>
              <w:t>Surgical</w:t>
            </w:r>
          </w:p>
        </w:tc>
        <w:tc>
          <w:tcPr>
            <w:tcW w:w="791" w:type="dxa"/>
          </w:tcPr>
          <w:p w14:paraId="35218CD4" w14:textId="77777777" w:rsidR="008D5384" w:rsidRPr="00101768" w:rsidRDefault="008D5384" w:rsidP="002E0803">
            <w:pPr>
              <w:rPr>
                <w:rFonts w:cstheme="minorHAnsi"/>
                <w:bCs/>
                <w:color w:val="000000"/>
                <w:sz w:val="20"/>
                <w:szCs w:val="20"/>
              </w:rPr>
            </w:pPr>
            <w:r w:rsidRPr="00101768">
              <w:rPr>
                <w:rFonts w:cstheme="minorHAnsi"/>
                <w:bCs/>
                <w:color w:val="000000"/>
                <w:sz w:val="20"/>
                <w:szCs w:val="20"/>
              </w:rPr>
              <w:t>22</w:t>
            </w:r>
          </w:p>
        </w:tc>
        <w:tc>
          <w:tcPr>
            <w:tcW w:w="791" w:type="dxa"/>
            <w:shd w:val="clear" w:color="auto" w:fill="auto"/>
          </w:tcPr>
          <w:p w14:paraId="63247A54" w14:textId="77777777" w:rsidR="008D5384" w:rsidRPr="00101768" w:rsidRDefault="008D5384" w:rsidP="002E0803">
            <w:pPr>
              <w:rPr>
                <w:rFonts w:cstheme="minorHAnsi"/>
                <w:color w:val="000000"/>
                <w:sz w:val="20"/>
                <w:szCs w:val="20"/>
              </w:rPr>
            </w:pPr>
          </w:p>
        </w:tc>
        <w:tc>
          <w:tcPr>
            <w:tcW w:w="1048" w:type="dxa"/>
          </w:tcPr>
          <w:p w14:paraId="0975D624" w14:textId="77777777" w:rsidR="008D5384" w:rsidRPr="00101768" w:rsidRDefault="008D5384" w:rsidP="002E0803">
            <w:pPr>
              <w:rPr>
                <w:rFonts w:cstheme="minorHAnsi"/>
                <w:color w:val="000000"/>
                <w:sz w:val="20"/>
                <w:szCs w:val="20"/>
              </w:rPr>
            </w:pPr>
          </w:p>
        </w:tc>
        <w:tc>
          <w:tcPr>
            <w:tcW w:w="1053" w:type="dxa"/>
          </w:tcPr>
          <w:p w14:paraId="08A4CC98" w14:textId="77777777" w:rsidR="008D5384" w:rsidRPr="00101768" w:rsidRDefault="008D5384" w:rsidP="002E0803">
            <w:pPr>
              <w:rPr>
                <w:rFonts w:cstheme="minorHAnsi"/>
                <w:color w:val="000000"/>
                <w:sz w:val="20"/>
                <w:szCs w:val="20"/>
              </w:rPr>
            </w:pPr>
          </w:p>
        </w:tc>
      </w:tr>
      <w:tr w:rsidR="008D5384" w:rsidRPr="00101768" w14:paraId="7389A226" w14:textId="77777777" w:rsidTr="002E0803">
        <w:trPr>
          <w:trHeight w:val="113"/>
        </w:trPr>
        <w:tc>
          <w:tcPr>
            <w:tcW w:w="6668" w:type="dxa"/>
            <w:tcBorders>
              <w:right w:val="single" w:sz="4" w:space="0" w:color="auto"/>
            </w:tcBorders>
          </w:tcPr>
          <w:p w14:paraId="6104D4E8" w14:textId="77777777" w:rsidR="008D5384" w:rsidRPr="00101768" w:rsidRDefault="008D5384" w:rsidP="002E0803">
            <w:pPr>
              <w:rPr>
                <w:rFonts w:cstheme="minorHAnsi"/>
                <w:sz w:val="20"/>
                <w:szCs w:val="20"/>
              </w:rPr>
            </w:pPr>
            <w:r w:rsidRPr="00101768">
              <w:rPr>
                <w:rFonts w:eastAsia="Times New Roman" w:cstheme="minorHAnsi"/>
                <w:color w:val="000000"/>
                <w:sz w:val="20"/>
                <w:szCs w:val="20"/>
                <w:lang w:eastAsia="en-GB"/>
              </w:rPr>
              <w:t xml:space="preserve">  </w:t>
            </w:r>
            <w:r>
              <w:rPr>
                <w:rFonts w:eastAsia="Times New Roman" w:cstheme="minorHAnsi"/>
                <w:color w:val="000000"/>
                <w:sz w:val="20"/>
                <w:szCs w:val="20"/>
                <w:lang w:eastAsia="en-GB"/>
              </w:rPr>
              <w:t xml:space="preserve"> </w:t>
            </w:r>
            <w:r w:rsidRPr="00101768">
              <w:rPr>
                <w:rFonts w:eastAsia="Times New Roman" w:cstheme="minorHAnsi"/>
                <w:color w:val="000000"/>
                <w:sz w:val="20"/>
                <w:szCs w:val="20"/>
                <w:lang w:eastAsia="en-GB"/>
              </w:rPr>
              <w:t>Mixed medical/surgical</w:t>
            </w:r>
          </w:p>
        </w:tc>
        <w:tc>
          <w:tcPr>
            <w:tcW w:w="791" w:type="dxa"/>
          </w:tcPr>
          <w:p w14:paraId="1168B169" w14:textId="77777777" w:rsidR="008D5384" w:rsidRPr="00101768" w:rsidRDefault="008D5384" w:rsidP="002E0803">
            <w:pPr>
              <w:rPr>
                <w:rFonts w:cstheme="minorHAnsi"/>
                <w:bCs/>
                <w:color w:val="000000"/>
                <w:sz w:val="20"/>
                <w:szCs w:val="20"/>
              </w:rPr>
            </w:pPr>
            <w:r w:rsidRPr="00101768">
              <w:rPr>
                <w:rFonts w:cstheme="minorHAnsi"/>
                <w:bCs/>
                <w:color w:val="000000"/>
                <w:sz w:val="20"/>
                <w:szCs w:val="20"/>
              </w:rPr>
              <w:t>15</w:t>
            </w:r>
          </w:p>
        </w:tc>
        <w:tc>
          <w:tcPr>
            <w:tcW w:w="791" w:type="dxa"/>
            <w:shd w:val="clear" w:color="auto" w:fill="auto"/>
          </w:tcPr>
          <w:p w14:paraId="786AB68C" w14:textId="77777777" w:rsidR="008D5384" w:rsidRPr="00101768" w:rsidRDefault="008D5384" w:rsidP="002E0803">
            <w:pPr>
              <w:rPr>
                <w:rFonts w:cstheme="minorHAnsi"/>
                <w:color w:val="000000"/>
                <w:sz w:val="20"/>
                <w:szCs w:val="20"/>
              </w:rPr>
            </w:pPr>
          </w:p>
        </w:tc>
        <w:tc>
          <w:tcPr>
            <w:tcW w:w="1048" w:type="dxa"/>
          </w:tcPr>
          <w:p w14:paraId="30EA1BE9" w14:textId="77777777" w:rsidR="008D5384" w:rsidRPr="00101768" w:rsidRDefault="008D5384" w:rsidP="002E0803">
            <w:pPr>
              <w:rPr>
                <w:rFonts w:cstheme="minorHAnsi"/>
                <w:color w:val="000000"/>
                <w:sz w:val="20"/>
                <w:szCs w:val="20"/>
              </w:rPr>
            </w:pPr>
          </w:p>
        </w:tc>
        <w:tc>
          <w:tcPr>
            <w:tcW w:w="1053" w:type="dxa"/>
          </w:tcPr>
          <w:p w14:paraId="203D87A6" w14:textId="77777777" w:rsidR="008D5384" w:rsidRPr="00101768" w:rsidRDefault="008D5384" w:rsidP="002E0803">
            <w:pPr>
              <w:rPr>
                <w:rFonts w:cstheme="minorHAnsi"/>
                <w:color w:val="000000"/>
                <w:sz w:val="20"/>
                <w:szCs w:val="20"/>
              </w:rPr>
            </w:pPr>
          </w:p>
        </w:tc>
      </w:tr>
      <w:tr w:rsidR="008D5384" w:rsidRPr="00101768" w14:paraId="0AE5A489" w14:textId="77777777" w:rsidTr="002E0803">
        <w:trPr>
          <w:trHeight w:val="113"/>
        </w:trPr>
        <w:tc>
          <w:tcPr>
            <w:tcW w:w="6668" w:type="dxa"/>
            <w:tcBorders>
              <w:right w:val="single" w:sz="4" w:space="0" w:color="auto"/>
            </w:tcBorders>
          </w:tcPr>
          <w:p w14:paraId="021E8A83" w14:textId="77777777" w:rsidR="008D5384" w:rsidRPr="00101768" w:rsidRDefault="008D5384" w:rsidP="002E0803">
            <w:pPr>
              <w:rPr>
                <w:rFonts w:eastAsia="Times New Roman" w:cstheme="minorHAnsi"/>
                <w:color w:val="000000"/>
                <w:sz w:val="20"/>
                <w:szCs w:val="20"/>
                <w:lang w:eastAsia="en-GB"/>
              </w:rPr>
            </w:pPr>
            <w:r w:rsidRPr="00101768">
              <w:rPr>
                <w:rFonts w:eastAsia="Times New Roman" w:cstheme="minorHAnsi"/>
                <w:color w:val="000000"/>
                <w:sz w:val="20"/>
                <w:szCs w:val="20"/>
                <w:lang w:eastAsia="en-GB"/>
              </w:rPr>
              <w:t>Acute admission units</w:t>
            </w:r>
          </w:p>
        </w:tc>
        <w:tc>
          <w:tcPr>
            <w:tcW w:w="791" w:type="dxa"/>
          </w:tcPr>
          <w:p w14:paraId="68B47D0F" w14:textId="77777777" w:rsidR="008D5384" w:rsidRPr="00101768" w:rsidRDefault="008D5384" w:rsidP="002E0803">
            <w:pPr>
              <w:rPr>
                <w:rFonts w:cstheme="minorHAnsi"/>
                <w:color w:val="000000"/>
                <w:sz w:val="20"/>
                <w:szCs w:val="20"/>
              </w:rPr>
            </w:pPr>
            <w:r w:rsidRPr="00101768">
              <w:rPr>
                <w:rFonts w:cstheme="minorHAnsi"/>
                <w:color w:val="000000"/>
                <w:sz w:val="20"/>
                <w:szCs w:val="20"/>
              </w:rPr>
              <w:t>5</w:t>
            </w:r>
          </w:p>
        </w:tc>
        <w:tc>
          <w:tcPr>
            <w:tcW w:w="791" w:type="dxa"/>
          </w:tcPr>
          <w:p w14:paraId="6F2E8E80" w14:textId="77777777" w:rsidR="008D5384" w:rsidRPr="00101768" w:rsidRDefault="008D5384" w:rsidP="002E0803">
            <w:pPr>
              <w:rPr>
                <w:rFonts w:cstheme="minorHAnsi"/>
                <w:color w:val="000000"/>
                <w:sz w:val="20"/>
                <w:szCs w:val="20"/>
              </w:rPr>
            </w:pPr>
          </w:p>
        </w:tc>
        <w:tc>
          <w:tcPr>
            <w:tcW w:w="1048" w:type="dxa"/>
          </w:tcPr>
          <w:p w14:paraId="681DC47A" w14:textId="77777777" w:rsidR="008D5384" w:rsidRPr="00101768" w:rsidRDefault="008D5384" w:rsidP="002E0803">
            <w:pPr>
              <w:rPr>
                <w:rFonts w:cstheme="minorHAnsi"/>
                <w:color w:val="000000"/>
                <w:sz w:val="20"/>
                <w:szCs w:val="20"/>
              </w:rPr>
            </w:pPr>
          </w:p>
        </w:tc>
        <w:tc>
          <w:tcPr>
            <w:tcW w:w="1053" w:type="dxa"/>
          </w:tcPr>
          <w:p w14:paraId="59075F73" w14:textId="77777777" w:rsidR="008D5384" w:rsidRPr="00101768" w:rsidRDefault="008D5384" w:rsidP="002E0803">
            <w:pPr>
              <w:rPr>
                <w:rFonts w:cstheme="minorHAnsi"/>
                <w:color w:val="000000"/>
                <w:sz w:val="20"/>
                <w:szCs w:val="20"/>
              </w:rPr>
            </w:pPr>
          </w:p>
        </w:tc>
      </w:tr>
      <w:tr w:rsidR="008D5384" w:rsidRPr="00101768" w14:paraId="6C38A83B" w14:textId="77777777" w:rsidTr="002E0803">
        <w:trPr>
          <w:trHeight w:val="212"/>
        </w:trPr>
        <w:tc>
          <w:tcPr>
            <w:tcW w:w="6668" w:type="dxa"/>
            <w:tcBorders>
              <w:right w:val="single" w:sz="4" w:space="0" w:color="auto"/>
            </w:tcBorders>
          </w:tcPr>
          <w:p w14:paraId="26E5C282" w14:textId="77777777" w:rsidR="008D5384" w:rsidRPr="00101768" w:rsidRDefault="008D5384" w:rsidP="002E0803">
            <w:pPr>
              <w:rPr>
                <w:rFonts w:cstheme="minorHAnsi"/>
                <w:color w:val="000000"/>
                <w:sz w:val="20"/>
                <w:szCs w:val="20"/>
              </w:rPr>
            </w:pPr>
            <w:r w:rsidRPr="00101768">
              <w:rPr>
                <w:rFonts w:cstheme="minorHAnsi"/>
                <w:color w:val="000000"/>
                <w:sz w:val="20"/>
                <w:szCs w:val="20"/>
              </w:rPr>
              <w:t>Days with “enough staff for quality”, percentage</w:t>
            </w:r>
          </w:p>
        </w:tc>
        <w:tc>
          <w:tcPr>
            <w:tcW w:w="791" w:type="dxa"/>
          </w:tcPr>
          <w:p w14:paraId="5763CB8B" w14:textId="77777777" w:rsidR="008D5384" w:rsidRPr="00101768" w:rsidRDefault="008D5384" w:rsidP="002E0803">
            <w:pPr>
              <w:rPr>
                <w:rFonts w:cstheme="minorHAnsi"/>
                <w:color w:val="000000"/>
                <w:sz w:val="20"/>
                <w:szCs w:val="20"/>
              </w:rPr>
            </w:pPr>
          </w:p>
        </w:tc>
        <w:tc>
          <w:tcPr>
            <w:tcW w:w="791" w:type="dxa"/>
            <w:tcBorders>
              <w:top w:val="nil"/>
              <w:bottom w:val="nil"/>
              <w:right w:val="nil"/>
            </w:tcBorders>
            <w:shd w:val="clear" w:color="auto" w:fill="auto"/>
          </w:tcPr>
          <w:p w14:paraId="2A8476ED" w14:textId="77777777" w:rsidR="008D5384" w:rsidRPr="00101768" w:rsidRDefault="008D5384" w:rsidP="002E0803">
            <w:pPr>
              <w:rPr>
                <w:rFonts w:cstheme="minorHAnsi"/>
                <w:sz w:val="20"/>
                <w:szCs w:val="20"/>
              </w:rPr>
            </w:pPr>
            <w:r w:rsidRPr="00101768">
              <w:rPr>
                <w:rFonts w:cstheme="minorHAnsi"/>
                <w:color w:val="000000"/>
                <w:sz w:val="20"/>
                <w:szCs w:val="20"/>
              </w:rPr>
              <w:t>79%</w:t>
            </w:r>
          </w:p>
        </w:tc>
        <w:tc>
          <w:tcPr>
            <w:tcW w:w="1048" w:type="dxa"/>
          </w:tcPr>
          <w:p w14:paraId="36D33D5C" w14:textId="77777777" w:rsidR="008D5384" w:rsidRPr="00101768" w:rsidRDefault="008D5384" w:rsidP="002E0803">
            <w:pPr>
              <w:rPr>
                <w:rFonts w:cstheme="minorHAnsi"/>
                <w:sz w:val="20"/>
                <w:szCs w:val="20"/>
              </w:rPr>
            </w:pPr>
            <w:r w:rsidRPr="00101768">
              <w:rPr>
                <w:rFonts w:cstheme="minorHAnsi"/>
                <w:sz w:val="20"/>
                <w:szCs w:val="20"/>
              </w:rPr>
              <w:t>24%</w:t>
            </w:r>
          </w:p>
        </w:tc>
        <w:tc>
          <w:tcPr>
            <w:tcW w:w="1053" w:type="dxa"/>
          </w:tcPr>
          <w:p w14:paraId="60E5D567" w14:textId="77777777" w:rsidR="008D5384" w:rsidRPr="00101768" w:rsidRDefault="008D5384" w:rsidP="002E0803">
            <w:pPr>
              <w:rPr>
                <w:rFonts w:cstheme="minorHAnsi"/>
                <w:sz w:val="20"/>
                <w:szCs w:val="20"/>
              </w:rPr>
            </w:pPr>
            <w:r w:rsidRPr="00101768">
              <w:rPr>
                <w:rFonts w:cstheme="minorHAnsi"/>
                <w:sz w:val="20"/>
                <w:szCs w:val="20"/>
              </w:rPr>
              <w:t>100%</w:t>
            </w:r>
          </w:p>
        </w:tc>
      </w:tr>
      <w:tr w:rsidR="008D5384" w:rsidRPr="00101768" w14:paraId="5F6BDBE3" w14:textId="77777777" w:rsidTr="002E0803">
        <w:trPr>
          <w:trHeight w:val="147"/>
        </w:trPr>
        <w:tc>
          <w:tcPr>
            <w:tcW w:w="6668" w:type="dxa"/>
            <w:tcBorders>
              <w:right w:val="single" w:sz="4" w:space="0" w:color="auto"/>
            </w:tcBorders>
          </w:tcPr>
          <w:p w14:paraId="549ADB24" w14:textId="77777777" w:rsidR="008D5384" w:rsidRPr="00101768" w:rsidRDefault="008D5384" w:rsidP="002E0803">
            <w:pPr>
              <w:rPr>
                <w:rFonts w:cstheme="minorHAnsi"/>
                <w:color w:val="000000"/>
                <w:sz w:val="20"/>
                <w:szCs w:val="20"/>
              </w:rPr>
            </w:pPr>
            <w:r w:rsidRPr="00101768">
              <w:rPr>
                <w:rFonts w:cstheme="minorHAnsi"/>
                <w:color w:val="000000"/>
                <w:sz w:val="20"/>
                <w:szCs w:val="20"/>
              </w:rPr>
              <w:t>SNCT-estimated staffing requirement, hours per patient day</w:t>
            </w:r>
          </w:p>
        </w:tc>
        <w:tc>
          <w:tcPr>
            <w:tcW w:w="791" w:type="dxa"/>
          </w:tcPr>
          <w:p w14:paraId="53D5C9B8" w14:textId="77777777" w:rsidR="008D5384" w:rsidRPr="00101768" w:rsidRDefault="008D5384" w:rsidP="002E0803">
            <w:pPr>
              <w:rPr>
                <w:rFonts w:cstheme="minorHAnsi"/>
                <w:color w:val="000000"/>
                <w:sz w:val="20"/>
                <w:szCs w:val="20"/>
              </w:rPr>
            </w:pPr>
          </w:p>
        </w:tc>
        <w:tc>
          <w:tcPr>
            <w:tcW w:w="791" w:type="dxa"/>
            <w:tcBorders>
              <w:top w:val="nil"/>
              <w:bottom w:val="nil"/>
              <w:right w:val="nil"/>
            </w:tcBorders>
            <w:shd w:val="clear" w:color="auto" w:fill="auto"/>
          </w:tcPr>
          <w:p w14:paraId="4BA88949" w14:textId="77777777" w:rsidR="008D5384" w:rsidRPr="00101768" w:rsidRDefault="008D5384" w:rsidP="002E0803">
            <w:pPr>
              <w:rPr>
                <w:rFonts w:cstheme="minorHAnsi"/>
                <w:sz w:val="20"/>
                <w:szCs w:val="20"/>
              </w:rPr>
            </w:pPr>
            <w:r w:rsidRPr="00101768">
              <w:rPr>
                <w:rFonts w:cstheme="minorHAnsi"/>
                <w:color w:val="000000"/>
                <w:sz w:val="20"/>
                <w:szCs w:val="20"/>
              </w:rPr>
              <w:t>7.24</w:t>
            </w:r>
          </w:p>
        </w:tc>
        <w:tc>
          <w:tcPr>
            <w:tcW w:w="1048" w:type="dxa"/>
          </w:tcPr>
          <w:p w14:paraId="1BA78F83" w14:textId="77777777" w:rsidR="008D5384" w:rsidRPr="00101768" w:rsidRDefault="008D5384" w:rsidP="002E0803">
            <w:pPr>
              <w:rPr>
                <w:rFonts w:cstheme="minorHAnsi"/>
                <w:sz w:val="20"/>
                <w:szCs w:val="20"/>
              </w:rPr>
            </w:pPr>
            <w:r w:rsidRPr="00101768">
              <w:rPr>
                <w:rFonts w:eastAsia="Times New Roman" w:cstheme="minorHAnsi"/>
                <w:color w:val="000000"/>
                <w:sz w:val="20"/>
                <w:szCs w:val="20"/>
                <w:lang w:eastAsia="en-GB"/>
              </w:rPr>
              <w:t>5.9</w:t>
            </w:r>
          </w:p>
        </w:tc>
        <w:tc>
          <w:tcPr>
            <w:tcW w:w="1053" w:type="dxa"/>
          </w:tcPr>
          <w:p w14:paraId="06394DD7" w14:textId="77777777" w:rsidR="008D5384" w:rsidRPr="00101768" w:rsidRDefault="008D5384" w:rsidP="002E0803">
            <w:pPr>
              <w:rPr>
                <w:rFonts w:cstheme="minorHAnsi"/>
                <w:sz w:val="20"/>
                <w:szCs w:val="20"/>
              </w:rPr>
            </w:pPr>
            <w:r w:rsidRPr="00101768">
              <w:rPr>
                <w:rFonts w:eastAsia="Times New Roman" w:cstheme="minorHAnsi"/>
                <w:color w:val="000000"/>
                <w:sz w:val="20"/>
                <w:szCs w:val="20"/>
                <w:lang w:eastAsia="en-GB"/>
              </w:rPr>
              <w:t>10.2</w:t>
            </w:r>
          </w:p>
        </w:tc>
      </w:tr>
      <w:tr w:rsidR="008D5384" w:rsidRPr="00101768" w14:paraId="5F1758E1" w14:textId="77777777" w:rsidTr="002E0803">
        <w:trPr>
          <w:trHeight w:val="228"/>
        </w:trPr>
        <w:tc>
          <w:tcPr>
            <w:tcW w:w="6668" w:type="dxa"/>
            <w:tcBorders>
              <w:right w:val="single" w:sz="4" w:space="0" w:color="auto"/>
            </w:tcBorders>
          </w:tcPr>
          <w:p w14:paraId="47DF88CD" w14:textId="77777777" w:rsidR="008D5384" w:rsidRPr="00101768" w:rsidRDefault="008D5384" w:rsidP="002E0803">
            <w:pPr>
              <w:rPr>
                <w:rFonts w:cstheme="minorHAnsi"/>
                <w:color w:val="000000"/>
                <w:sz w:val="20"/>
                <w:szCs w:val="20"/>
              </w:rPr>
            </w:pPr>
            <w:r w:rsidRPr="00101768">
              <w:rPr>
                <w:rFonts w:cstheme="minorHAnsi"/>
                <w:color w:val="000000"/>
                <w:sz w:val="20"/>
                <w:szCs w:val="20"/>
              </w:rPr>
              <w:t>Actual staffing, hours per patient day</w:t>
            </w:r>
          </w:p>
        </w:tc>
        <w:tc>
          <w:tcPr>
            <w:tcW w:w="791" w:type="dxa"/>
          </w:tcPr>
          <w:p w14:paraId="65900B8B" w14:textId="77777777" w:rsidR="008D5384" w:rsidRPr="00101768" w:rsidRDefault="008D5384" w:rsidP="002E0803">
            <w:pPr>
              <w:rPr>
                <w:rFonts w:cstheme="minorHAnsi"/>
                <w:color w:val="000000"/>
                <w:sz w:val="20"/>
                <w:szCs w:val="20"/>
              </w:rPr>
            </w:pPr>
          </w:p>
        </w:tc>
        <w:tc>
          <w:tcPr>
            <w:tcW w:w="791" w:type="dxa"/>
            <w:tcBorders>
              <w:top w:val="nil"/>
              <w:bottom w:val="nil"/>
              <w:right w:val="nil"/>
            </w:tcBorders>
            <w:shd w:val="clear" w:color="auto" w:fill="auto"/>
          </w:tcPr>
          <w:p w14:paraId="6217C2FD" w14:textId="77777777" w:rsidR="008D5384" w:rsidRPr="00101768" w:rsidRDefault="008D5384" w:rsidP="002E0803">
            <w:pPr>
              <w:rPr>
                <w:rFonts w:cstheme="minorHAnsi"/>
                <w:sz w:val="20"/>
                <w:szCs w:val="20"/>
              </w:rPr>
            </w:pPr>
            <w:r w:rsidRPr="00101768">
              <w:rPr>
                <w:rFonts w:cstheme="minorHAnsi"/>
                <w:color w:val="000000"/>
                <w:sz w:val="20"/>
                <w:szCs w:val="20"/>
              </w:rPr>
              <w:t>6.77</w:t>
            </w:r>
          </w:p>
        </w:tc>
        <w:tc>
          <w:tcPr>
            <w:tcW w:w="1048" w:type="dxa"/>
          </w:tcPr>
          <w:p w14:paraId="44A0488A" w14:textId="77777777" w:rsidR="008D5384" w:rsidRPr="00101768" w:rsidRDefault="008D5384" w:rsidP="002E0803">
            <w:pPr>
              <w:rPr>
                <w:rFonts w:cstheme="minorHAnsi"/>
                <w:sz w:val="20"/>
                <w:szCs w:val="20"/>
              </w:rPr>
            </w:pPr>
            <w:r w:rsidRPr="00101768">
              <w:rPr>
                <w:rFonts w:eastAsia="Times New Roman" w:cstheme="minorHAnsi"/>
                <w:color w:val="000000"/>
                <w:sz w:val="20"/>
                <w:szCs w:val="20"/>
                <w:lang w:eastAsia="en-GB"/>
              </w:rPr>
              <w:t>5.0 </w:t>
            </w:r>
          </w:p>
        </w:tc>
        <w:tc>
          <w:tcPr>
            <w:tcW w:w="1053" w:type="dxa"/>
          </w:tcPr>
          <w:p w14:paraId="540BADCC" w14:textId="77777777" w:rsidR="008D5384" w:rsidRPr="00101768" w:rsidRDefault="008D5384" w:rsidP="002E0803">
            <w:pPr>
              <w:rPr>
                <w:rFonts w:cstheme="minorHAnsi"/>
                <w:sz w:val="20"/>
                <w:szCs w:val="20"/>
              </w:rPr>
            </w:pPr>
            <w:r w:rsidRPr="00101768">
              <w:rPr>
                <w:rFonts w:eastAsia="Times New Roman" w:cstheme="minorHAnsi"/>
                <w:color w:val="000000"/>
                <w:sz w:val="20"/>
                <w:szCs w:val="20"/>
                <w:lang w:eastAsia="en-GB"/>
              </w:rPr>
              <w:t>10.4</w:t>
            </w:r>
          </w:p>
        </w:tc>
      </w:tr>
      <w:tr w:rsidR="008D5384" w:rsidRPr="00101768" w14:paraId="1379B0D9" w14:textId="77777777" w:rsidTr="002E0803">
        <w:trPr>
          <w:trHeight w:val="113"/>
        </w:trPr>
        <w:tc>
          <w:tcPr>
            <w:tcW w:w="6668" w:type="dxa"/>
            <w:tcBorders>
              <w:right w:val="single" w:sz="4" w:space="0" w:color="auto"/>
            </w:tcBorders>
          </w:tcPr>
          <w:p w14:paraId="1DB98D8D" w14:textId="77777777" w:rsidR="008D5384" w:rsidRPr="00101768" w:rsidRDefault="008D5384" w:rsidP="002E0803">
            <w:pPr>
              <w:rPr>
                <w:rFonts w:cstheme="minorHAnsi"/>
                <w:color w:val="000000"/>
                <w:sz w:val="20"/>
                <w:szCs w:val="20"/>
              </w:rPr>
            </w:pPr>
            <w:proofErr w:type="spellStart"/>
            <w:r w:rsidRPr="00101768">
              <w:rPr>
                <w:rFonts w:cstheme="minorHAnsi"/>
                <w:color w:val="000000"/>
                <w:sz w:val="20"/>
                <w:szCs w:val="20"/>
              </w:rPr>
              <w:t>Beds</w:t>
            </w:r>
            <w:r w:rsidRPr="005C4EA9">
              <w:rPr>
                <w:rFonts w:cstheme="minorHAnsi"/>
                <w:color w:val="000000"/>
                <w:sz w:val="20"/>
                <w:szCs w:val="20"/>
                <w:vertAlign w:val="superscript"/>
              </w:rPr>
              <w:t>a</w:t>
            </w:r>
            <w:proofErr w:type="spellEnd"/>
          </w:p>
        </w:tc>
        <w:tc>
          <w:tcPr>
            <w:tcW w:w="791" w:type="dxa"/>
          </w:tcPr>
          <w:p w14:paraId="72781D95" w14:textId="77777777" w:rsidR="008D5384" w:rsidRPr="00101768" w:rsidRDefault="008D5384" w:rsidP="002E0803">
            <w:pPr>
              <w:rPr>
                <w:rFonts w:cstheme="minorHAnsi"/>
                <w:color w:val="000000"/>
                <w:sz w:val="20"/>
                <w:szCs w:val="20"/>
              </w:rPr>
            </w:pPr>
          </w:p>
        </w:tc>
        <w:tc>
          <w:tcPr>
            <w:tcW w:w="791" w:type="dxa"/>
          </w:tcPr>
          <w:p w14:paraId="0513C249" w14:textId="77777777" w:rsidR="008D5384" w:rsidRPr="00101768" w:rsidRDefault="008D5384" w:rsidP="002E0803">
            <w:pPr>
              <w:rPr>
                <w:rFonts w:cstheme="minorHAnsi"/>
                <w:color w:val="000000"/>
                <w:sz w:val="20"/>
                <w:szCs w:val="20"/>
              </w:rPr>
            </w:pPr>
            <w:r w:rsidRPr="00101768">
              <w:rPr>
                <w:rFonts w:cstheme="minorHAnsi"/>
                <w:color w:val="000000"/>
                <w:sz w:val="20"/>
                <w:szCs w:val="20"/>
              </w:rPr>
              <w:t>27</w:t>
            </w:r>
          </w:p>
        </w:tc>
        <w:tc>
          <w:tcPr>
            <w:tcW w:w="1048" w:type="dxa"/>
          </w:tcPr>
          <w:p w14:paraId="62112663" w14:textId="77777777" w:rsidR="008D5384" w:rsidRPr="00101768" w:rsidRDefault="008D5384" w:rsidP="002E0803">
            <w:pPr>
              <w:rPr>
                <w:rFonts w:cstheme="minorHAnsi"/>
                <w:color w:val="000000"/>
                <w:sz w:val="20"/>
                <w:szCs w:val="20"/>
              </w:rPr>
            </w:pPr>
            <w:r w:rsidRPr="00101768">
              <w:rPr>
                <w:rFonts w:cstheme="minorHAnsi"/>
                <w:color w:val="000000"/>
                <w:sz w:val="20"/>
                <w:szCs w:val="20"/>
              </w:rPr>
              <w:t>8</w:t>
            </w:r>
          </w:p>
        </w:tc>
        <w:tc>
          <w:tcPr>
            <w:tcW w:w="1053" w:type="dxa"/>
          </w:tcPr>
          <w:p w14:paraId="46FA82D3" w14:textId="77777777" w:rsidR="008D5384" w:rsidRPr="00101768" w:rsidRDefault="008D5384" w:rsidP="002E0803">
            <w:pPr>
              <w:rPr>
                <w:rFonts w:cstheme="minorHAnsi"/>
                <w:color w:val="000000"/>
                <w:sz w:val="20"/>
                <w:szCs w:val="20"/>
              </w:rPr>
            </w:pPr>
            <w:r w:rsidRPr="00101768">
              <w:rPr>
                <w:rFonts w:cstheme="minorHAnsi"/>
                <w:color w:val="000000"/>
                <w:sz w:val="20"/>
                <w:szCs w:val="20"/>
              </w:rPr>
              <w:t>63</w:t>
            </w:r>
          </w:p>
        </w:tc>
      </w:tr>
      <w:tr w:rsidR="008D5384" w:rsidRPr="00101768" w14:paraId="03695328" w14:textId="77777777" w:rsidTr="002E0803">
        <w:trPr>
          <w:trHeight w:val="234"/>
        </w:trPr>
        <w:tc>
          <w:tcPr>
            <w:tcW w:w="6668" w:type="dxa"/>
            <w:tcBorders>
              <w:right w:val="single" w:sz="4" w:space="0" w:color="auto"/>
            </w:tcBorders>
          </w:tcPr>
          <w:p w14:paraId="3E82204A" w14:textId="77777777" w:rsidR="008D5384" w:rsidRPr="00101768" w:rsidRDefault="008D5384" w:rsidP="002E0803">
            <w:pPr>
              <w:rPr>
                <w:rFonts w:cstheme="minorHAnsi"/>
                <w:sz w:val="20"/>
                <w:szCs w:val="20"/>
              </w:rPr>
            </w:pPr>
            <w:r w:rsidRPr="00101768">
              <w:rPr>
                <w:rFonts w:cstheme="minorHAnsi"/>
                <w:color w:val="000000"/>
                <w:sz w:val="20"/>
                <w:szCs w:val="20"/>
              </w:rPr>
              <w:t>Single rooms, percentage</w:t>
            </w:r>
          </w:p>
        </w:tc>
        <w:tc>
          <w:tcPr>
            <w:tcW w:w="791" w:type="dxa"/>
          </w:tcPr>
          <w:p w14:paraId="211D9E36" w14:textId="77777777" w:rsidR="008D5384" w:rsidRPr="00101768" w:rsidRDefault="008D5384" w:rsidP="002E0803">
            <w:pPr>
              <w:rPr>
                <w:rFonts w:cstheme="minorHAnsi"/>
                <w:color w:val="000000"/>
                <w:sz w:val="20"/>
                <w:szCs w:val="20"/>
              </w:rPr>
            </w:pPr>
          </w:p>
        </w:tc>
        <w:tc>
          <w:tcPr>
            <w:tcW w:w="791" w:type="dxa"/>
            <w:tcBorders>
              <w:top w:val="nil"/>
              <w:bottom w:val="nil"/>
              <w:right w:val="nil"/>
            </w:tcBorders>
            <w:shd w:val="clear" w:color="auto" w:fill="auto"/>
          </w:tcPr>
          <w:p w14:paraId="084B439B" w14:textId="77777777" w:rsidR="008D5384" w:rsidRPr="00101768" w:rsidRDefault="008D5384" w:rsidP="002E0803">
            <w:pPr>
              <w:rPr>
                <w:rFonts w:cstheme="minorHAnsi"/>
                <w:sz w:val="20"/>
                <w:szCs w:val="20"/>
              </w:rPr>
            </w:pPr>
            <w:r w:rsidRPr="00101768">
              <w:rPr>
                <w:rFonts w:cstheme="minorHAnsi"/>
                <w:color w:val="000000"/>
                <w:sz w:val="20"/>
                <w:szCs w:val="20"/>
              </w:rPr>
              <w:t>23%</w:t>
            </w:r>
          </w:p>
        </w:tc>
        <w:tc>
          <w:tcPr>
            <w:tcW w:w="1048" w:type="dxa"/>
          </w:tcPr>
          <w:p w14:paraId="4A6D3772" w14:textId="77777777" w:rsidR="008D5384" w:rsidRPr="00101768" w:rsidRDefault="008D5384" w:rsidP="002E0803">
            <w:pPr>
              <w:rPr>
                <w:rFonts w:cstheme="minorHAnsi"/>
                <w:sz w:val="20"/>
                <w:szCs w:val="20"/>
              </w:rPr>
            </w:pPr>
            <w:r w:rsidRPr="00101768">
              <w:rPr>
                <w:rFonts w:cstheme="minorHAnsi"/>
                <w:sz w:val="20"/>
                <w:szCs w:val="20"/>
              </w:rPr>
              <w:t>0%</w:t>
            </w:r>
          </w:p>
        </w:tc>
        <w:tc>
          <w:tcPr>
            <w:tcW w:w="1053" w:type="dxa"/>
          </w:tcPr>
          <w:p w14:paraId="5AF4FBB6" w14:textId="77777777" w:rsidR="008D5384" w:rsidRPr="00101768" w:rsidRDefault="008D5384" w:rsidP="002E0803">
            <w:pPr>
              <w:rPr>
                <w:rFonts w:cstheme="minorHAnsi"/>
                <w:sz w:val="20"/>
                <w:szCs w:val="20"/>
              </w:rPr>
            </w:pPr>
            <w:r w:rsidRPr="00101768">
              <w:rPr>
                <w:rFonts w:cstheme="minorHAnsi"/>
                <w:sz w:val="20"/>
                <w:szCs w:val="20"/>
              </w:rPr>
              <w:t>75%</w:t>
            </w:r>
          </w:p>
        </w:tc>
      </w:tr>
      <w:tr w:rsidR="008D5384" w:rsidRPr="00101768" w14:paraId="42622706" w14:textId="77777777" w:rsidTr="002E0803">
        <w:trPr>
          <w:trHeight w:val="71"/>
        </w:trPr>
        <w:tc>
          <w:tcPr>
            <w:tcW w:w="6668" w:type="dxa"/>
            <w:tcBorders>
              <w:right w:val="single" w:sz="4" w:space="0" w:color="auto"/>
            </w:tcBorders>
          </w:tcPr>
          <w:p w14:paraId="7AA7D76E" w14:textId="77777777" w:rsidR="008D5384" w:rsidRPr="00101768" w:rsidRDefault="008D5384" w:rsidP="002E0803">
            <w:pPr>
              <w:rPr>
                <w:rFonts w:cstheme="minorHAnsi"/>
                <w:sz w:val="20"/>
                <w:szCs w:val="20"/>
              </w:rPr>
            </w:pPr>
            <w:r w:rsidRPr="00101768">
              <w:rPr>
                <w:rFonts w:cstheme="minorHAnsi"/>
                <w:color w:val="000000"/>
                <w:sz w:val="20"/>
                <w:szCs w:val="20"/>
              </w:rPr>
              <w:t xml:space="preserve">Patient turnover, ward average daily </w:t>
            </w:r>
            <w:proofErr w:type="gramStart"/>
            <w:r w:rsidRPr="00101768">
              <w:rPr>
                <w:rFonts w:cstheme="minorHAnsi"/>
                <w:color w:val="000000"/>
                <w:sz w:val="20"/>
                <w:szCs w:val="20"/>
              </w:rPr>
              <w:t>admissions</w:t>
            </w:r>
            <w:proofErr w:type="gramEnd"/>
            <w:r w:rsidRPr="00101768">
              <w:rPr>
                <w:rFonts w:cstheme="minorHAnsi"/>
                <w:color w:val="000000"/>
                <w:sz w:val="20"/>
                <w:szCs w:val="20"/>
              </w:rPr>
              <w:t xml:space="preserve"> and discharges per care hour</w:t>
            </w:r>
          </w:p>
        </w:tc>
        <w:tc>
          <w:tcPr>
            <w:tcW w:w="791" w:type="dxa"/>
          </w:tcPr>
          <w:p w14:paraId="1400961E" w14:textId="77777777" w:rsidR="008D5384" w:rsidRPr="00101768" w:rsidRDefault="008D5384" w:rsidP="002E0803">
            <w:pPr>
              <w:rPr>
                <w:rFonts w:cstheme="minorHAnsi"/>
                <w:color w:val="000000"/>
                <w:sz w:val="20"/>
                <w:szCs w:val="20"/>
              </w:rPr>
            </w:pPr>
          </w:p>
        </w:tc>
        <w:tc>
          <w:tcPr>
            <w:tcW w:w="791" w:type="dxa"/>
            <w:tcBorders>
              <w:top w:val="nil"/>
              <w:bottom w:val="nil"/>
              <w:right w:val="nil"/>
            </w:tcBorders>
            <w:shd w:val="clear" w:color="auto" w:fill="auto"/>
          </w:tcPr>
          <w:p w14:paraId="758BB9D0" w14:textId="77777777" w:rsidR="008D5384" w:rsidRPr="00101768" w:rsidRDefault="008D5384" w:rsidP="002E0803">
            <w:pPr>
              <w:rPr>
                <w:rFonts w:cstheme="minorHAnsi"/>
                <w:sz w:val="20"/>
                <w:szCs w:val="20"/>
              </w:rPr>
            </w:pPr>
            <w:r w:rsidRPr="00101768">
              <w:rPr>
                <w:rFonts w:cstheme="minorHAnsi"/>
                <w:color w:val="000000"/>
                <w:sz w:val="20"/>
                <w:szCs w:val="20"/>
              </w:rPr>
              <w:t>0.06</w:t>
            </w:r>
          </w:p>
        </w:tc>
        <w:tc>
          <w:tcPr>
            <w:tcW w:w="1048" w:type="dxa"/>
          </w:tcPr>
          <w:p w14:paraId="0C645441" w14:textId="77777777" w:rsidR="008D5384" w:rsidRPr="00101768" w:rsidRDefault="008D5384" w:rsidP="002E0803">
            <w:pPr>
              <w:rPr>
                <w:rFonts w:cstheme="minorHAnsi"/>
                <w:sz w:val="20"/>
                <w:szCs w:val="20"/>
              </w:rPr>
            </w:pPr>
            <w:r w:rsidRPr="00101768">
              <w:rPr>
                <w:rFonts w:cstheme="minorHAnsi"/>
                <w:sz w:val="20"/>
                <w:szCs w:val="20"/>
              </w:rPr>
              <w:t>0.01</w:t>
            </w:r>
          </w:p>
        </w:tc>
        <w:tc>
          <w:tcPr>
            <w:tcW w:w="1053" w:type="dxa"/>
          </w:tcPr>
          <w:p w14:paraId="0001067A" w14:textId="77777777" w:rsidR="008D5384" w:rsidRPr="00101768" w:rsidRDefault="008D5384" w:rsidP="002E0803">
            <w:pPr>
              <w:rPr>
                <w:rFonts w:cstheme="minorHAnsi"/>
                <w:sz w:val="20"/>
                <w:szCs w:val="20"/>
              </w:rPr>
            </w:pPr>
            <w:r w:rsidRPr="00101768">
              <w:rPr>
                <w:rFonts w:cstheme="minorHAnsi"/>
                <w:sz w:val="20"/>
                <w:szCs w:val="20"/>
              </w:rPr>
              <w:t>0.29</w:t>
            </w:r>
          </w:p>
        </w:tc>
      </w:tr>
      <w:tr w:rsidR="008D5384" w:rsidRPr="00101768" w14:paraId="3096BAB8" w14:textId="77777777" w:rsidTr="002E0803">
        <w:trPr>
          <w:trHeight w:val="228"/>
        </w:trPr>
        <w:tc>
          <w:tcPr>
            <w:tcW w:w="6668" w:type="dxa"/>
            <w:tcBorders>
              <w:right w:val="single" w:sz="4" w:space="0" w:color="auto"/>
            </w:tcBorders>
          </w:tcPr>
          <w:p w14:paraId="4A7FED91" w14:textId="77777777" w:rsidR="008D5384" w:rsidRPr="00101768" w:rsidRDefault="008D5384" w:rsidP="002E0803">
            <w:pPr>
              <w:rPr>
                <w:rFonts w:cstheme="minorHAnsi"/>
                <w:sz w:val="20"/>
                <w:szCs w:val="20"/>
              </w:rPr>
            </w:pPr>
            <w:r w:rsidRPr="00101768">
              <w:rPr>
                <w:rFonts w:cstheme="minorHAnsi"/>
                <w:color w:val="000000"/>
                <w:sz w:val="20"/>
                <w:szCs w:val="20"/>
              </w:rPr>
              <w:t>Skill mix, percentage registered nurses</w:t>
            </w:r>
          </w:p>
        </w:tc>
        <w:tc>
          <w:tcPr>
            <w:tcW w:w="791" w:type="dxa"/>
          </w:tcPr>
          <w:p w14:paraId="28C9B9F4" w14:textId="77777777" w:rsidR="008D5384" w:rsidRPr="00101768" w:rsidRDefault="008D5384" w:rsidP="002E0803">
            <w:pPr>
              <w:rPr>
                <w:rFonts w:cstheme="minorHAnsi"/>
                <w:color w:val="000000"/>
                <w:sz w:val="20"/>
                <w:szCs w:val="20"/>
              </w:rPr>
            </w:pPr>
          </w:p>
        </w:tc>
        <w:tc>
          <w:tcPr>
            <w:tcW w:w="791" w:type="dxa"/>
            <w:tcBorders>
              <w:top w:val="nil"/>
              <w:bottom w:val="nil"/>
              <w:right w:val="nil"/>
            </w:tcBorders>
            <w:shd w:val="clear" w:color="auto" w:fill="auto"/>
          </w:tcPr>
          <w:p w14:paraId="5DEF9D28" w14:textId="77777777" w:rsidR="008D5384" w:rsidRPr="00101768" w:rsidRDefault="008D5384" w:rsidP="002E0803">
            <w:pPr>
              <w:rPr>
                <w:rFonts w:cstheme="minorHAnsi"/>
                <w:sz w:val="20"/>
                <w:szCs w:val="20"/>
              </w:rPr>
            </w:pPr>
            <w:r w:rsidRPr="00101768">
              <w:rPr>
                <w:rFonts w:cstheme="minorHAnsi"/>
                <w:color w:val="000000"/>
                <w:sz w:val="20"/>
                <w:szCs w:val="20"/>
              </w:rPr>
              <w:t>53%</w:t>
            </w:r>
          </w:p>
        </w:tc>
        <w:tc>
          <w:tcPr>
            <w:tcW w:w="1048" w:type="dxa"/>
          </w:tcPr>
          <w:p w14:paraId="4C6CE75D" w14:textId="77777777" w:rsidR="008D5384" w:rsidRPr="00101768" w:rsidRDefault="008D5384" w:rsidP="002E0803">
            <w:pPr>
              <w:rPr>
                <w:rFonts w:cstheme="minorHAnsi"/>
                <w:sz w:val="20"/>
                <w:szCs w:val="20"/>
              </w:rPr>
            </w:pPr>
            <w:r w:rsidRPr="00101768">
              <w:rPr>
                <w:rFonts w:cstheme="minorHAnsi"/>
                <w:color w:val="000000"/>
                <w:sz w:val="20"/>
                <w:szCs w:val="20"/>
              </w:rPr>
              <w:t>39%</w:t>
            </w:r>
          </w:p>
        </w:tc>
        <w:tc>
          <w:tcPr>
            <w:tcW w:w="1053" w:type="dxa"/>
          </w:tcPr>
          <w:p w14:paraId="08F4C0D7" w14:textId="77777777" w:rsidR="008D5384" w:rsidRPr="00101768" w:rsidRDefault="008D5384" w:rsidP="002E0803">
            <w:pPr>
              <w:rPr>
                <w:rFonts w:cstheme="minorHAnsi"/>
                <w:sz w:val="20"/>
                <w:szCs w:val="20"/>
              </w:rPr>
            </w:pPr>
            <w:r w:rsidRPr="00101768">
              <w:rPr>
                <w:rFonts w:cstheme="minorHAnsi"/>
                <w:sz w:val="20"/>
                <w:szCs w:val="20"/>
              </w:rPr>
              <w:t>79%</w:t>
            </w:r>
          </w:p>
        </w:tc>
      </w:tr>
      <w:tr w:rsidR="008D5384" w:rsidRPr="00101768" w14:paraId="54BB8476" w14:textId="77777777" w:rsidTr="002E0803">
        <w:trPr>
          <w:trHeight w:val="463"/>
        </w:trPr>
        <w:tc>
          <w:tcPr>
            <w:tcW w:w="6668" w:type="dxa"/>
            <w:tcBorders>
              <w:right w:val="single" w:sz="4" w:space="0" w:color="auto"/>
            </w:tcBorders>
          </w:tcPr>
          <w:p w14:paraId="2185EAAE" w14:textId="77777777" w:rsidR="008D5384" w:rsidRPr="00101768" w:rsidRDefault="008D5384" w:rsidP="002E0803">
            <w:pPr>
              <w:rPr>
                <w:rFonts w:cstheme="minorHAnsi"/>
                <w:color w:val="000000"/>
                <w:sz w:val="20"/>
                <w:szCs w:val="20"/>
              </w:rPr>
            </w:pPr>
            <w:r w:rsidRPr="00101768">
              <w:rPr>
                <w:rFonts w:cstheme="minorHAnsi"/>
                <w:color w:val="000000"/>
                <w:sz w:val="20"/>
                <w:szCs w:val="20"/>
              </w:rPr>
              <w:t>Patients requiring one-to-one care (“</w:t>
            </w:r>
            <w:proofErr w:type="spellStart"/>
            <w:r w:rsidRPr="00101768">
              <w:rPr>
                <w:rFonts w:cstheme="minorHAnsi"/>
                <w:color w:val="000000"/>
                <w:sz w:val="20"/>
                <w:szCs w:val="20"/>
              </w:rPr>
              <w:t>specialing</w:t>
            </w:r>
            <w:proofErr w:type="spellEnd"/>
            <w:r w:rsidRPr="00101768">
              <w:rPr>
                <w:rFonts w:cstheme="minorHAnsi"/>
                <w:color w:val="000000"/>
                <w:sz w:val="20"/>
                <w:szCs w:val="20"/>
              </w:rPr>
              <w:t>”), average daily percentage</w:t>
            </w:r>
          </w:p>
        </w:tc>
        <w:tc>
          <w:tcPr>
            <w:tcW w:w="791" w:type="dxa"/>
          </w:tcPr>
          <w:p w14:paraId="2988D3C7" w14:textId="77777777" w:rsidR="008D5384" w:rsidRPr="00101768" w:rsidRDefault="008D5384" w:rsidP="002E0803">
            <w:pPr>
              <w:rPr>
                <w:rFonts w:cstheme="minorHAnsi"/>
                <w:sz w:val="20"/>
                <w:szCs w:val="20"/>
              </w:rPr>
            </w:pPr>
          </w:p>
        </w:tc>
        <w:tc>
          <w:tcPr>
            <w:tcW w:w="791" w:type="dxa"/>
          </w:tcPr>
          <w:p w14:paraId="01314679" w14:textId="77777777" w:rsidR="008D5384" w:rsidRPr="00101768" w:rsidRDefault="008D5384" w:rsidP="002E0803">
            <w:pPr>
              <w:rPr>
                <w:rFonts w:cstheme="minorHAnsi"/>
                <w:sz w:val="20"/>
                <w:szCs w:val="20"/>
              </w:rPr>
            </w:pPr>
            <w:r w:rsidRPr="00101768">
              <w:rPr>
                <w:rFonts w:cstheme="minorHAnsi"/>
                <w:sz w:val="20"/>
                <w:szCs w:val="20"/>
              </w:rPr>
              <w:t>3.2%</w:t>
            </w:r>
          </w:p>
        </w:tc>
        <w:tc>
          <w:tcPr>
            <w:tcW w:w="1048" w:type="dxa"/>
          </w:tcPr>
          <w:p w14:paraId="5A6946E1" w14:textId="77777777" w:rsidR="008D5384" w:rsidRPr="00101768" w:rsidRDefault="008D5384" w:rsidP="002E0803">
            <w:pPr>
              <w:rPr>
                <w:rFonts w:cstheme="minorHAnsi"/>
                <w:sz w:val="20"/>
                <w:szCs w:val="20"/>
              </w:rPr>
            </w:pPr>
            <w:r w:rsidRPr="00101768">
              <w:rPr>
                <w:rFonts w:cstheme="minorHAnsi"/>
                <w:sz w:val="20"/>
                <w:szCs w:val="20"/>
              </w:rPr>
              <w:t>0%</w:t>
            </w:r>
          </w:p>
        </w:tc>
        <w:tc>
          <w:tcPr>
            <w:tcW w:w="1053" w:type="dxa"/>
          </w:tcPr>
          <w:p w14:paraId="13D1050D" w14:textId="77777777" w:rsidR="008D5384" w:rsidRPr="00101768" w:rsidRDefault="008D5384" w:rsidP="002E0803">
            <w:pPr>
              <w:rPr>
                <w:rFonts w:cstheme="minorHAnsi"/>
                <w:sz w:val="20"/>
                <w:szCs w:val="20"/>
              </w:rPr>
            </w:pPr>
            <w:r w:rsidRPr="00101768">
              <w:rPr>
                <w:rFonts w:cstheme="minorHAnsi"/>
                <w:sz w:val="20"/>
                <w:szCs w:val="20"/>
              </w:rPr>
              <w:t>14.6%</w:t>
            </w:r>
          </w:p>
        </w:tc>
      </w:tr>
    </w:tbl>
    <w:p w14:paraId="38D57A4F" w14:textId="77777777" w:rsidR="008D5384" w:rsidRPr="0093067C" w:rsidRDefault="008D5384" w:rsidP="008D5384"/>
    <w:p w14:paraId="70C20190" w14:textId="77777777" w:rsidR="00F21AC2" w:rsidRDefault="00F21AC2" w:rsidP="002E0803"/>
    <w:p w14:paraId="5DC2DB7C" w14:textId="77777777" w:rsidR="008D5384" w:rsidRDefault="00F21AC2" w:rsidP="008D5384">
      <w:pPr>
        <w:pStyle w:val="Caption"/>
        <w:keepNext/>
        <w:sectPr w:rsidR="008D5384" w:rsidSect="00F07994">
          <w:footerReference w:type="default" r:id="rId18"/>
          <w:pgSz w:w="11906" w:h="16838"/>
          <w:pgMar w:top="1440" w:right="1440" w:bottom="1440" w:left="1440" w:header="708" w:footer="708" w:gutter="0"/>
          <w:lnNumType w:countBy="1"/>
          <w:cols w:space="708"/>
          <w:docGrid w:linePitch="360"/>
        </w:sectPr>
      </w:pPr>
      <w:r>
        <w:br w:type="page"/>
      </w:r>
    </w:p>
    <w:p w14:paraId="176B0CB9" w14:textId="7787A0CC" w:rsidR="008D5384" w:rsidRPr="002F6EE1" w:rsidRDefault="008D5384" w:rsidP="008D5384">
      <w:pPr>
        <w:pStyle w:val="Caption"/>
        <w:keepNext/>
        <w:rPr>
          <w:color w:val="FF0000"/>
        </w:rPr>
      </w:pPr>
      <w:r>
        <w:t xml:space="preserve">Table </w:t>
      </w:r>
      <w:fldSimple w:instr=" SEQ Table \* ARABIC ">
        <w:r w:rsidR="006D2218">
          <w:rPr>
            <w:noProof/>
          </w:rPr>
          <w:t>2</w:t>
        </w:r>
      </w:fldSimple>
      <w:r>
        <w:t xml:space="preserve"> Number of wards where the establishment calculated from SNCT ratings is flagged as a poor fit according to different criteria</w:t>
      </w:r>
      <w:r w:rsidR="002F6EE1">
        <w:t xml:space="preserve"> </w:t>
      </w:r>
    </w:p>
    <w:tbl>
      <w:tblPr>
        <w:tblpPr w:leftFromText="180" w:rightFromText="180" w:vertAnchor="text" w:horzAnchor="margin" w:tblpXSpec="center" w:tblpY="117"/>
        <w:tblW w:w="15475" w:type="dxa"/>
        <w:tblLook w:val="04A0" w:firstRow="1" w:lastRow="0" w:firstColumn="1" w:lastColumn="0" w:noHBand="0" w:noVBand="1"/>
      </w:tblPr>
      <w:tblGrid>
        <w:gridCol w:w="5500"/>
        <w:gridCol w:w="460"/>
        <w:gridCol w:w="379"/>
        <w:gridCol w:w="379"/>
        <w:gridCol w:w="298"/>
        <w:gridCol w:w="298"/>
        <w:gridCol w:w="298"/>
        <w:gridCol w:w="298"/>
        <w:gridCol w:w="298"/>
        <w:gridCol w:w="298"/>
        <w:gridCol w:w="298"/>
        <w:gridCol w:w="298"/>
        <w:gridCol w:w="298"/>
        <w:gridCol w:w="298"/>
        <w:gridCol w:w="298"/>
        <w:gridCol w:w="298"/>
        <w:gridCol w:w="298"/>
        <w:gridCol w:w="298"/>
        <w:gridCol w:w="298"/>
        <w:gridCol w:w="298"/>
        <w:gridCol w:w="298"/>
        <w:gridCol w:w="298"/>
        <w:gridCol w:w="298"/>
        <w:gridCol w:w="298"/>
        <w:gridCol w:w="298"/>
        <w:gridCol w:w="298"/>
        <w:gridCol w:w="298"/>
        <w:gridCol w:w="298"/>
        <w:gridCol w:w="423"/>
        <w:gridCol w:w="591"/>
        <w:gridCol w:w="591"/>
      </w:tblGrid>
      <w:tr w:rsidR="008D5384" w:rsidRPr="001566B8" w14:paraId="033A3756" w14:textId="77777777" w:rsidTr="002E0803">
        <w:trPr>
          <w:trHeight w:val="2268"/>
        </w:trPr>
        <w:tc>
          <w:tcPr>
            <w:tcW w:w="5500" w:type="dxa"/>
            <w:tcBorders>
              <w:top w:val="nil"/>
              <w:left w:val="nil"/>
              <w:bottom w:val="nil"/>
              <w:right w:val="nil"/>
            </w:tcBorders>
            <w:shd w:val="clear" w:color="auto" w:fill="auto"/>
            <w:noWrap/>
            <w:vAlign w:val="bottom"/>
            <w:hideMark/>
          </w:tcPr>
          <w:p w14:paraId="00D3E589" w14:textId="77777777" w:rsidR="008D5384" w:rsidRPr="001566B8" w:rsidRDefault="008D5384" w:rsidP="002E0803">
            <w:pPr>
              <w:spacing w:after="0" w:line="240" w:lineRule="auto"/>
              <w:rPr>
                <w:rFonts w:ascii="Times New Roman" w:eastAsia="Times New Roman" w:hAnsi="Times New Roman" w:cs="Times New Roman"/>
                <w:sz w:val="24"/>
                <w:szCs w:val="24"/>
                <w:lang w:eastAsia="en-GB"/>
              </w:rPr>
            </w:pPr>
          </w:p>
        </w:tc>
        <w:tc>
          <w:tcPr>
            <w:tcW w:w="460" w:type="dxa"/>
            <w:tcBorders>
              <w:top w:val="single" w:sz="8" w:space="0" w:color="auto"/>
              <w:left w:val="single" w:sz="8" w:space="0" w:color="auto"/>
              <w:bottom w:val="nil"/>
              <w:right w:val="single" w:sz="8" w:space="0" w:color="auto"/>
            </w:tcBorders>
            <w:shd w:val="clear" w:color="auto" w:fill="auto"/>
            <w:noWrap/>
            <w:textDirection w:val="tbRl"/>
            <w:vAlign w:val="center"/>
            <w:hideMark/>
          </w:tcPr>
          <w:p w14:paraId="5C196174" w14:textId="77777777" w:rsidR="008D5384" w:rsidRPr="001566B8" w:rsidRDefault="008D5384" w:rsidP="002E0803">
            <w:pPr>
              <w:spacing w:after="0" w:line="240" w:lineRule="auto"/>
              <w:jc w:val="center"/>
              <w:rPr>
                <w:rFonts w:ascii="Calibri Light" w:eastAsia="Times New Roman" w:hAnsi="Calibri Light" w:cs="Calibri Light"/>
                <w:color w:val="000000"/>
                <w:sz w:val="16"/>
                <w:szCs w:val="16"/>
                <w:lang w:eastAsia="en-GB"/>
              </w:rPr>
            </w:pPr>
            <w:r w:rsidRPr="001566B8">
              <w:rPr>
                <w:rFonts w:ascii="Calibri Light" w:eastAsia="Times New Roman" w:hAnsi="Calibri Light" w:cs="Calibri Light"/>
                <w:color w:val="000000"/>
                <w:sz w:val="16"/>
                <w:szCs w:val="16"/>
                <w:lang w:eastAsia="en-GB"/>
              </w:rPr>
              <w:t>11 wards flag no measures</w:t>
            </w:r>
          </w:p>
        </w:tc>
        <w:tc>
          <w:tcPr>
            <w:tcW w:w="1652" w:type="dxa"/>
            <w:gridSpan w:val="5"/>
            <w:tcBorders>
              <w:top w:val="single" w:sz="8" w:space="0" w:color="auto"/>
              <w:left w:val="nil"/>
              <w:bottom w:val="single" w:sz="8" w:space="0" w:color="auto"/>
              <w:right w:val="single" w:sz="8" w:space="0" w:color="000000"/>
            </w:tcBorders>
            <w:shd w:val="clear" w:color="auto" w:fill="auto"/>
            <w:noWrap/>
            <w:textDirection w:val="tbRl"/>
            <w:vAlign w:val="center"/>
            <w:hideMark/>
          </w:tcPr>
          <w:p w14:paraId="54BC912F" w14:textId="77777777" w:rsidR="008D5384" w:rsidRPr="001566B8" w:rsidRDefault="008D5384" w:rsidP="002E0803">
            <w:pPr>
              <w:spacing w:after="0" w:line="240" w:lineRule="auto"/>
              <w:jc w:val="center"/>
              <w:rPr>
                <w:rFonts w:ascii="Calibri Light" w:eastAsia="Times New Roman" w:hAnsi="Calibri Light" w:cs="Calibri Light"/>
                <w:color w:val="000000"/>
                <w:sz w:val="16"/>
                <w:szCs w:val="16"/>
                <w:lang w:eastAsia="en-GB"/>
              </w:rPr>
            </w:pPr>
            <w:r w:rsidRPr="001566B8">
              <w:rPr>
                <w:rFonts w:ascii="Calibri Light" w:eastAsia="Times New Roman" w:hAnsi="Calibri Light" w:cs="Calibri Light"/>
                <w:color w:val="000000"/>
                <w:sz w:val="16"/>
                <w:szCs w:val="16"/>
                <w:lang w:eastAsia="en-GB"/>
              </w:rPr>
              <w:t>30 wards flag 1 measure</w:t>
            </w:r>
          </w:p>
        </w:tc>
        <w:tc>
          <w:tcPr>
            <w:tcW w:w="2980" w:type="dxa"/>
            <w:gridSpan w:val="10"/>
            <w:tcBorders>
              <w:top w:val="single" w:sz="8" w:space="0" w:color="auto"/>
              <w:left w:val="nil"/>
              <w:bottom w:val="single" w:sz="8" w:space="0" w:color="auto"/>
              <w:right w:val="single" w:sz="8" w:space="0" w:color="000000"/>
            </w:tcBorders>
            <w:shd w:val="clear" w:color="auto" w:fill="auto"/>
            <w:noWrap/>
            <w:textDirection w:val="tbRl"/>
            <w:vAlign w:val="center"/>
            <w:hideMark/>
          </w:tcPr>
          <w:p w14:paraId="611A888C" w14:textId="77777777" w:rsidR="008D5384" w:rsidRPr="001566B8" w:rsidRDefault="008D5384" w:rsidP="002E0803">
            <w:pPr>
              <w:spacing w:after="0" w:line="240" w:lineRule="auto"/>
              <w:jc w:val="center"/>
              <w:rPr>
                <w:rFonts w:ascii="Calibri Light" w:eastAsia="Times New Roman" w:hAnsi="Calibri Light" w:cs="Calibri Light"/>
                <w:color w:val="000000"/>
                <w:sz w:val="16"/>
                <w:szCs w:val="16"/>
                <w:lang w:eastAsia="en-GB"/>
              </w:rPr>
            </w:pPr>
            <w:r w:rsidRPr="001566B8">
              <w:rPr>
                <w:rFonts w:ascii="Calibri Light" w:eastAsia="Times New Roman" w:hAnsi="Calibri Light" w:cs="Calibri Light"/>
                <w:color w:val="000000"/>
                <w:sz w:val="16"/>
                <w:szCs w:val="16"/>
                <w:lang w:eastAsia="en-GB"/>
              </w:rPr>
              <w:t>20 wards flag 2 measures</w:t>
            </w:r>
          </w:p>
        </w:tc>
        <w:tc>
          <w:tcPr>
            <w:tcW w:w="3278" w:type="dxa"/>
            <w:gridSpan w:val="11"/>
            <w:tcBorders>
              <w:top w:val="single" w:sz="8" w:space="0" w:color="auto"/>
              <w:left w:val="nil"/>
              <w:bottom w:val="nil"/>
              <w:right w:val="single" w:sz="8" w:space="0" w:color="000000"/>
            </w:tcBorders>
            <w:shd w:val="clear" w:color="auto" w:fill="auto"/>
            <w:noWrap/>
            <w:textDirection w:val="tbRl"/>
            <w:vAlign w:val="center"/>
            <w:hideMark/>
          </w:tcPr>
          <w:p w14:paraId="51F53FD8" w14:textId="77777777" w:rsidR="008D5384" w:rsidRPr="001566B8" w:rsidRDefault="008D5384" w:rsidP="002E0803">
            <w:pPr>
              <w:spacing w:after="0" w:line="240" w:lineRule="auto"/>
              <w:jc w:val="center"/>
              <w:rPr>
                <w:rFonts w:ascii="Calibri Light" w:eastAsia="Times New Roman" w:hAnsi="Calibri Light" w:cs="Calibri Light"/>
                <w:color w:val="000000"/>
                <w:sz w:val="16"/>
                <w:szCs w:val="16"/>
                <w:lang w:eastAsia="en-GB"/>
              </w:rPr>
            </w:pPr>
            <w:r w:rsidRPr="001566B8">
              <w:rPr>
                <w:rFonts w:ascii="Calibri Light" w:eastAsia="Times New Roman" w:hAnsi="Calibri Light" w:cs="Calibri Light"/>
                <w:color w:val="000000"/>
                <w:sz w:val="16"/>
                <w:szCs w:val="16"/>
                <w:lang w:eastAsia="en-GB"/>
              </w:rPr>
              <w:t>12 wards flag 3 measures</w:t>
            </w:r>
          </w:p>
        </w:tc>
        <w:tc>
          <w:tcPr>
            <w:tcW w:w="423" w:type="dxa"/>
            <w:tcBorders>
              <w:top w:val="single" w:sz="8" w:space="0" w:color="auto"/>
              <w:left w:val="nil"/>
              <w:bottom w:val="nil"/>
              <w:right w:val="single" w:sz="8" w:space="0" w:color="auto"/>
            </w:tcBorders>
            <w:shd w:val="clear" w:color="auto" w:fill="auto"/>
            <w:noWrap/>
            <w:textDirection w:val="tbRl"/>
            <w:vAlign w:val="center"/>
            <w:hideMark/>
          </w:tcPr>
          <w:p w14:paraId="489F2B44" w14:textId="77777777" w:rsidR="008D5384" w:rsidRPr="001566B8" w:rsidRDefault="008D5384" w:rsidP="002E0803">
            <w:pPr>
              <w:spacing w:after="0" w:line="240" w:lineRule="auto"/>
              <w:jc w:val="center"/>
              <w:rPr>
                <w:rFonts w:ascii="Calibri Light" w:eastAsia="Times New Roman" w:hAnsi="Calibri Light" w:cs="Calibri Light"/>
                <w:color w:val="000000"/>
                <w:sz w:val="16"/>
                <w:szCs w:val="16"/>
                <w:lang w:eastAsia="en-GB"/>
              </w:rPr>
            </w:pPr>
            <w:r w:rsidRPr="001566B8">
              <w:rPr>
                <w:rFonts w:ascii="Calibri Light" w:eastAsia="Times New Roman" w:hAnsi="Calibri Light" w:cs="Calibri Light"/>
                <w:color w:val="000000"/>
                <w:sz w:val="16"/>
                <w:szCs w:val="16"/>
                <w:lang w:eastAsia="en-GB"/>
              </w:rPr>
              <w:t>1 ward flags 4 measures</w:t>
            </w:r>
          </w:p>
        </w:tc>
        <w:tc>
          <w:tcPr>
            <w:tcW w:w="591" w:type="dxa"/>
            <w:tcBorders>
              <w:top w:val="single" w:sz="8" w:space="0" w:color="auto"/>
              <w:left w:val="nil"/>
              <w:bottom w:val="nil"/>
              <w:right w:val="single" w:sz="8" w:space="0" w:color="auto"/>
            </w:tcBorders>
            <w:shd w:val="clear" w:color="000000" w:fill="C9C9C9"/>
            <w:noWrap/>
            <w:textDirection w:val="tbRl"/>
            <w:vAlign w:val="center"/>
            <w:hideMark/>
          </w:tcPr>
          <w:p w14:paraId="1D4BBBD4" w14:textId="77777777" w:rsidR="008D5384" w:rsidRPr="001566B8" w:rsidRDefault="008D5384" w:rsidP="002E0803">
            <w:pPr>
              <w:spacing w:after="0" w:line="240" w:lineRule="auto"/>
              <w:jc w:val="center"/>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Number of wards flagging each measure</w:t>
            </w:r>
          </w:p>
        </w:tc>
        <w:tc>
          <w:tcPr>
            <w:tcW w:w="591" w:type="dxa"/>
            <w:tcBorders>
              <w:top w:val="single" w:sz="8" w:space="0" w:color="auto"/>
              <w:left w:val="nil"/>
              <w:bottom w:val="nil"/>
              <w:right w:val="single" w:sz="8" w:space="0" w:color="auto"/>
            </w:tcBorders>
            <w:shd w:val="clear" w:color="000000" w:fill="C9C9C9"/>
            <w:textDirection w:val="tbRl"/>
          </w:tcPr>
          <w:p w14:paraId="7D716B9C" w14:textId="77777777" w:rsidR="008D5384" w:rsidRPr="001566B8" w:rsidRDefault="008D5384" w:rsidP="002E0803">
            <w:pPr>
              <w:spacing w:after="0" w:line="240" w:lineRule="auto"/>
              <w:jc w:val="center"/>
              <w:rPr>
                <w:rFonts w:ascii="Calibri Light" w:eastAsia="Times New Roman" w:hAnsi="Calibri Light" w:cs="Calibri Light"/>
                <w:b/>
                <w:bCs/>
                <w:color w:val="000000"/>
                <w:sz w:val="16"/>
                <w:szCs w:val="16"/>
                <w:lang w:eastAsia="en-GB"/>
              </w:rPr>
            </w:pPr>
            <w:r>
              <w:rPr>
                <w:rFonts w:ascii="Calibri Light" w:eastAsia="Times New Roman" w:hAnsi="Calibri Light" w:cs="Calibri Light"/>
                <w:b/>
                <w:bCs/>
                <w:color w:val="000000"/>
                <w:sz w:val="16"/>
                <w:szCs w:val="16"/>
                <w:lang w:eastAsia="en-GB"/>
              </w:rPr>
              <w:t>Percentage of wards flagging each measure</w:t>
            </w:r>
          </w:p>
        </w:tc>
      </w:tr>
      <w:tr w:rsidR="006D2218" w:rsidRPr="001566B8" w14:paraId="3416C137" w14:textId="77777777" w:rsidTr="002E0803">
        <w:trPr>
          <w:trHeight w:val="300"/>
        </w:trPr>
        <w:tc>
          <w:tcPr>
            <w:tcW w:w="5500" w:type="dxa"/>
            <w:tcBorders>
              <w:top w:val="single" w:sz="8" w:space="0" w:color="auto"/>
              <w:left w:val="nil"/>
              <w:bottom w:val="single" w:sz="8" w:space="0" w:color="auto"/>
              <w:right w:val="single" w:sz="8" w:space="0" w:color="auto"/>
            </w:tcBorders>
            <w:shd w:val="clear" w:color="auto" w:fill="auto"/>
            <w:noWrap/>
            <w:vAlign w:val="center"/>
            <w:hideMark/>
          </w:tcPr>
          <w:p w14:paraId="6B6994DD" w14:textId="77777777" w:rsidR="008D5384" w:rsidRPr="001566B8" w:rsidRDefault="008D5384" w:rsidP="002E0803">
            <w:pPr>
              <w:spacing w:after="0" w:line="240" w:lineRule="auto"/>
              <w:jc w:val="right"/>
              <w:rPr>
                <w:rFonts w:ascii="Calibri Light" w:eastAsia="Times New Roman" w:hAnsi="Calibri Light" w:cs="Calibri Light"/>
                <w:b/>
                <w:color w:val="000000"/>
                <w:sz w:val="16"/>
                <w:szCs w:val="16"/>
                <w:lang w:eastAsia="en-GB"/>
              </w:rPr>
            </w:pPr>
            <w:r w:rsidRPr="001566B8">
              <w:rPr>
                <w:rFonts w:ascii="Calibri Light" w:eastAsia="Times New Roman" w:hAnsi="Calibri Light" w:cs="Calibri Light"/>
                <w:b/>
                <w:color w:val="000000"/>
                <w:sz w:val="16"/>
                <w:szCs w:val="16"/>
                <w:lang w:eastAsia="en-GB"/>
              </w:rPr>
              <w:t>Number of wards with each combination of flagged measures</w:t>
            </w:r>
          </w:p>
        </w:tc>
        <w:tc>
          <w:tcPr>
            <w:tcW w:w="460" w:type="dxa"/>
            <w:tcBorders>
              <w:top w:val="single" w:sz="8" w:space="0" w:color="auto"/>
              <w:left w:val="nil"/>
              <w:bottom w:val="single" w:sz="8" w:space="0" w:color="auto"/>
              <w:right w:val="single" w:sz="8" w:space="0" w:color="auto"/>
            </w:tcBorders>
            <w:shd w:val="clear" w:color="000000" w:fill="A8BBDF"/>
            <w:noWrap/>
            <w:vAlign w:val="center"/>
            <w:hideMark/>
          </w:tcPr>
          <w:p w14:paraId="4C80CC16"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11</w:t>
            </w:r>
          </w:p>
        </w:tc>
        <w:tc>
          <w:tcPr>
            <w:tcW w:w="379" w:type="dxa"/>
            <w:tcBorders>
              <w:top w:val="single" w:sz="8" w:space="0" w:color="auto"/>
              <w:left w:val="nil"/>
              <w:bottom w:val="single" w:sz="8" w:space="0" w:color="auto"/>
              <w:right w:val="nil"/>
            </w:tcBorders>
            <w:shd w:val="clear" w:color="000000" w:fill="B4C6E7"/>
            <w:noWrap/>
            <w:vAlign w:val="center"/>
            <w:hideMark/>
          </w:tcPr>
          <w:p w14:paraId="042244D5"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12</w:t>
            </w:r>
          </w:p>
        </w:tc>
        <w:tc>
          <w:tcPr>
            <w:tcW w:w="379" w:type="dxa"/>
            <w:tcBorders>
              <w:top w:val="single" w:sz="8" w:space="0" w:color="auto"/>
              <w:left w:val="nil"/>
              <w:bottom w:val="single" w:sz="8" w:space="0" w:color="auto"/>
              <w:right w:val="nil"/>
            </w:tcBorders>
            <w:shd w:val="clear" w:color="000000" w:fill="9CB1D8"/>
            <w:noWrap/>
            <w:vAlign w:val="center"/>
            <w:hideMark/>
          </w:tcPr>
          <w:p w14:paraId="31B754E1"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10</w:t>
            </w:r>
          </w:p>
        </w:tc>
        <w:tc>
          <w:tcPr>
            <w:tcW w:w="298" w:type="dxa"/>
            <w:tcBorders>
              <w:top w:val="single" w:sz="8" w:space="0" w:color="auto"/>
              <w:left w:val="nil"/>
              <w:bottom w:val="single" w:sz="8" w:space="0" w:color="auto"/>
              <w:right w:val="nil"/>
            </w:tcBorders>
            <w:shd w:val="clear" w:color="000000" w:fill="5473AC"/>
            <w:noWrap/>
            <w:vAlign w:val="center"/>
            <w:hideMark/>
          </w:tcPr>
          <w:p w14:paraId="614009BD"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4</w:t>
            </w:r>
          </w:p>
        </w:tc>
        <w:tc>
          <w:tcPr>
            <w:tcW w:w="298" w:type="dxa"/>
            <w:tcBorders>
              <w:top w:val="single" w:sz="8" w:space="0" w:color="auto"/>
              <w:left w:val="nil"/>
              <w:bottom w:val="single" w:sz="8" w:space="0" w:color="auto"/>
              <w:right w:val="nil"/>
            </w:tcBorders>
            <w:shd w:val="clear" w:color="000000" w:fill="4868A4"/>
            <w:noWrap/>
            <w:vAlign w:val="center"/>
            <w:hideMark/>
          </w:tcPr>
          <w:p w14:paraId="70C274DE"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3</w:t>
            </w:r>
          </w:p>
        </w:tc>
        <w:tc>
          <w:tcPr>
            <w:tcW w:w="298" w:type="dxa"/>
            <w:tcBorders>
              <w:top w:val="single" w:sz="8" w:space="0" w:color="auto"/>
              <w:left w:val="nil"/>
              <w:bottom w:val="single" w:sz="8" w:space="0" w:color="auto"/>
              <w:right w:val="single" w:sz="8" w:space="0" w:color="auto"/>
            </w:tcBorders>
            <w:shd w:val="clear" w:color="000000" w:fill="203764"/>
            <w:noWrap/>
            <w:vAlign w:val="center"/>
            <w:hideMark/>
          </w:tcPr>
          <w:p w14:paraId="6F0A675A"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1</w:t>
            </w:r>
          </w:p>
        </w:tc>
        <w:tc>
          <w:tcPr>
            <w:tcW w:w="298" w:type="dxa"/>
            <w:tcBorders>
              <w:top w:val="nil"/>
              <w:left w:val="nil"/>
              <w:bottom w:val="single" w:sz="8" w:space="0" w:color="auto"/>
              <w:right w:val="nil"/>
            </w:tcBorders>
            <w:shd w:val="clear" w:color="000000" w:fill="6C87BA"/>
            <w:noWrap/>
            <w:vAlign w:val="center"/>
            <w:hideMark/>
          </w:tcPr>
          <w:p w14:paraId="7D2BC786"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6</w:t>
            </w:r>
          </w:p>
        </w:tc>
        <w:tc>
          <w:tcPr>
            <w:tcW w:w="298" w:type="dxa"/>
            <w:tcBorders>
              <w:top w:val="nil"/>
              <w:left w:val="nil"/>
              <w:bottom w:val="single" w:sz="8" w:space="0" w:color="auto"/>
              <w:right w:val="nil"/>
            </w:tcBorders>
            <w:shd w:val="clear" w:color="000000" w:fill="4868A4"/>
            <w:noWrap/>
            <w:vAlign w:val="center"/>
            <w:hideMark/>
          </w:tcPr>
          <w:p w14:paraId="13926C2C"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3</w:t>
            </w:r>
          </w:p>
        </w:tc>
        <w:tc>
          <w:tcPr>
            <w:tcW w:w="298" w:type="dxa"/>
            <w:tcBorders>
              <w:top w:val="nil"/>
              <w:left w:val="nil"/>
              <w:bottom w:val="single" w:sz="8" w:space="0" w:color="auto"/>
              <w:right w:val="nil"/>
            </w:tcBorders>
            <w:shd w:val="clear" w:color="000000" w:fill="4868A4"/>
            <w:noWrap/>
            <w:vAlign w:val="center"/>
            <w:hideMark/>
          </w:tcPr>
          <w:p w14:paraId="734C9DA3"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3</w:t>
            </w:r>
          </w:p>
        </w:tc>
        <w:tc>
          <w:tcPr>
            <w:tcW w:w="298" w:type="dxa"/>
            <w:tcBorders>
              <w:top w:val="nil"/>
              <w:left w:val="nil"/>
              <w:bottom w:val="single" w:sz="8" w:space="0" w:color="auto"/>
              <w:right w:val="nil"/>
            </w:tcBorders>
            <w:shd w:val="clear" w:color="000000" w:fill="3B5E9D"/>
            <w:noWrap/>
            <w:vAlign w:val="center"/>
            <w:hideMark/>
          </w:tcPr>
          <w:p w14:paraId="5D486542"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2</w:t>
            </w:r>
          </w:p>
        </w:tc>
        <w:tc>
          <w:tcPr>
            <w:tcW w:w="298" w:type="dxa"/>
            <w:tcBorders>
              <w:top w:val="nil"/>
              <w:left w:val="nil"/>
              <w:bottom w:val="single" w:sz="8" w:space="0" w:color="auto"/>
              <w:right w:val="nil"/>
            </w:tcBorders>
            <w:shd w:val="clear" w:color="000000" w:fill="203764"/>
            <w:noWrap/>
            <w:vAlign w:val="center"/>
            <w:hideMark/>
          </w:tcPr>
          <w:p w14:paraId="3D61764F"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1</w:t>
            </w:r>
          </w:p>
        </w:tc>
        <w:tc>
          <w:tcPr>
            <w:tcW w:w="298" w:type="dxa"/>
            <w:tcBorders>
              <w:top w:val="nil"/>
              <w:left w:val="nil"/>
              <w:bottom w:val="single" w:sz="8" w:space="0" w:color="auto"/>
              <w:right w:val="nil"/>
            </w:tcBorders>
            <w:shd w:val="clear" w:color="000000" w:fill="203764"/>
            <w:noWrap/>
            <w:vAlign w:val="center"/>
            <w:hideMark/>
          </w:tcPr>
          <w:p w14:paraId="5F048CAA"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1</w:t>
            </w:r>
          </w:p>
        </w:tc>
        <w:tc>
          <w:tcPr>
            <w:tcW w:w="298" w:type="dxa"/>
            <w:tcBorders>
              <w:top w:val="nil"/>
              <w:left w:val="nil"/>
              <w:bottom w:val="single" w:sz="8" w:space="0" w:color="auto"/>
              <w:right w:val="nil"/>
            </w:tcBorders>
            <w:shd w:val="clear" w:color="000000" w:fill="203764"/>
            <w:noWrap/>
            <w:vAlign w:val="center"/>
            <w:hideMark/>
          </w:tcPr>
          <w:p w14:paraId="4C95390A"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1</w:t>
            </w:r>
          </w:p>
        </w:tc>
        <w:tc>
          <w:tcPr>
            <w:tcW w:w="298" w:type="dxa"/>
            <w:tcBorders>
              <w:top w:val="nil"/>
              <w:left w:val="nil"/>
              <w:bottom w:val="single" w:sz="8" w:space="0" w:color="auto"/>
              <w:right w:val="nil"/>
            </w:tcBorders>
            <w:shd w:val="clear" w:color="000000" w:fill="203764"/>
            <w:noWrap/>
            <w:vAlign w:val="center"/>
            <w:hideMark/>
          </w:tcPr>
          <w:p w14:paraId="13BA01F6"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1</w:t>
            </w:r>
          </w:p>
        </w:tc>
        <w:tc>
          <w:tcPr>
            <w:tcW w:w="298" w:type="dxa"/>
            <w:tcBorders>
              <w:top w:val="nil"/>
              <w:left w:val="nil"/>
              <w:bottom w:val="single" w:sz="8" w:space="0" w:color="auto"/>
              <w:right w:val="nil"/>
            </w:tcBorders>
            <w:shd w:val="clear" w:color="000000" w:fill="203764"/>
            <w:noWrap/>
            <w:vAlign w:val="center"/>
            <w:hideMark/>
          </w:tcPr>
          <w:p w14:paraId="61E9FF39"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1</w:t>
            </w:r>
          </w:p>
        </w:tc>
        <w:tc>
          <w:tcPr>
            <w:tcW w:w="298" w:type="dxa"/>
            <w:tcBorders>
              <w:top w:val="nil"/>
              <w:left w:val="nil"/>
              <w:bottom w:val="single" w:sz="8" w:space="0" w:color="auto"/>
              <w:right w:val="single" w:sz="8" w:space="0" w:color="auto"/>
            </w:tcBorders>
            <w:shd w:val="clear" w:color="000000" w:fill="203764"/>
            <w:noWrap/>
            <w:vAlign w:val="center"/>
            <w:hideMark/>
          </w:tcPr>
          <w:p w14:paraId="68F12B23"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1</w:t>
            </w:r>
          </w:p>
        </w:tc>
        <w:tc>
          <w:tcPr>
            <w:tcW w:w="298" w:type="dxa"/>
            <w:tcBorders>
              <w:top w:val="single" w:sz="8" w:space="0" w:color="auto"/>
              <w:left w:val="nil"/>
              <w:bottom w:val="single" w:sz="8" w:space="0" w:color="auto"/>
              <w:right w:val="nil"/>
            </w:tcBorders>
            <w:shd w:val="clear" w:color="000000" w:fill="3B5E9D"/>
            <w:noWrap/>
            <w:vAlign w:val="center"/>
            <w:hideMark/>
          </w:tcPr>
          <w:p w14:paraId="0710BA1B"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2</w:t>
            </w:r>
          </w:p>
        </w:tc>
        <w:tc>
          <w:tcPr>
            <w:tcW w:w="298" w:type="dxa"/>
            <w:tcBorders>
              <w:top w:val="nil"/>
              <w:left w:val="nil"/>
              <w:bottom w:val="single" w:sz="8" w:space="0" w:color="auto"/>
              <w:right w:val="nil"/>
            </w:tcBorders>
            <w:shd w:val="clear" w:color="000000" w:fill="203764"/>
            <w:noWrap/>
            <w:vAlign w:val="center"/>
            <w:hideMark/>
          </w:tcPr>
          <w:p w14:paraId="27C04FDD"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1</w:t>
            </w:r>
          </w:p>
        </w:tc>
        <w:tc>
          <w:tcPr>
            <w:tcW w:w="298" w:type="dxa"/>
            <w:tcBorders>
              <w:top w:val="nil"/>
              <w:left w:val="nil"/>
              <w:bottom w:val="single" w:sz="8" w:space="0" w:color="auto"/>
              <w:right w:val="nil"/>
            </w:tcBorders>
            <w:shd w:val="clear" w:color="000000" w:fill="203764"/>
            <w:noWrap/>
            <w:vAlign w:val="center"/>
            <w:hideMark/>
          </w:tcPr>
          <w:p w14:paraId="17C491A7"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1</w:t>
            </w:r>
          </w:p>
        </w:tc>
        <w:tc>
          <w:tcPr>
            <w:tcW w:w="298" w:type="dxa"/>
            <w:tcBorders>
              <w:top w:val="nil"/>
              <w:left w:val="nil"/>
              <w:bottom w:val="single" w:sz="8" w:space="0" w:color="auto"/>
              <w:right w:val="nil"/>
            </w:tcBorders>
            <w:shd w:val="clear" w:color="000000" w:fill="203764"/>
            <w:noWrap/>
            <w:vAlign w:val="center"/>
            <w:hideMark/>
          </w:tcPr>
          <w:p w14:paraId="6B146844"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1</w:t>
            </w:r>
          </w:p>
        </w:tc>
        <w:tc>
          <w:tcPr>
            <w:tcW w:w="298" w:type="dxa"/>
            <w:tcBorders>
              <w:top w:val="nil"/>
              <w:left w:val="nil"/>
              <w:bottom w:val="single" w:sz="8" w:space="0" w:color="auto"/>
              <w:right w:val="nil"/>
            </w:tcBorders>
            <w:shd w:val="clear" w:color="000000" w:fill="203764"/>
            <w:noWrap/>
            <w:vAlign w:val="center"/>
            <w:hideMark/>
          </w:tcPr>
          <w:p w14:paraId="08F0E62D"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1</w:t>
            </w:r>
          </w:p>
        </w:tc>
        <w:tc>
          <w:tcPr>
            <w:tcW w:w="298" w:type="dxa"/>
            <w:tcBorders>
              <w:top w:val="nil"/>
              <w:left w:val="nil"/>
              <w:bottom w:val="single" w:sz="8" w:space="0" w:color="auto"/>
              <w:right w:val="nil"/>
            </w:tcBorders>
            <w:shd w:val="clear" w:color="000000" w:fill="203764"/>
            <w:noWrap/>
            <w:vAlign w:val="center"/>
            <w:hideMark/>
          </w:tcPr>
          <w:p w14:paraId="1CBB0E5D"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1</w:t>
            </w:r>
          </w:p>
        </w:tc>
        <w:tc>
          <w:tcPr>
            <w:tcW w:w="298" w:type="dxa"/>
            <w:tcBorders>
              <w:top w:val="nil"/>
              <w:left w:val="nil"/>
              <w:bottom w:val="single" w:sz="8" w:space="0" w:color="auto"/>
              <w:right w:val="nil"/>
            </w:tcBorders>
            <w:shd w:val="clear" w:color="000000" w:fill="203764"/>
            <w:noWrap/>
            <w:vAlign w:val="center"/>
            <w:hideMark/>
          </w:tcPr>
          <w:p w14:paraId="4F22BA3C"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1</w:t>
            </w:r>
          </w:p>
        </w:tc>
        <w:tc>
          <w:tcPr>
            <w:tcW w:w="298" w:type="dxa"/>
            <w:tcBorders>
              <w:top w:val="nil"/>
              <w:left w:val="nil"/>
              <w:bottom w:val="single" w:sz="8" w:space="0" w:color="auto"/>
              <w:right w:val="nil"/>
            </w:tcBorders>
            <w:shd w:val="clear" w:color="000000" w:fill="203764"/>
            <w:noWrap/>
            <w:vAlign w:val="center"/>
            <w:hideMark/>
          </w:tcPr>
          <w:p w14:paraId="024F6F56"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1</w:t>
            </w:r>
          </w:p>
        </w:tc>
        <w:tc>
          <w:tcPr>
            <w:tcW w:w="298" w:type="dxa"/>
            <w:tcBorders>
              <w:top w:val="nil"/>
              <w:left w:val="nil"/>
              <w:bottom w:val="single" w:sz="8" w:space="0" w:color="auto"/>
              <w:right w:val="nil"/>
            </w:tcBorders>
            <w:shd w:val="clear" w:color="000000" w:fill="203764"/>
            <w:noWrap/>
            <w:vAlign w:val="center"/>
            <w:hideMark/>
          </w:tcPr>
          <w:p w14:paraId="3C6EDA0F"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1</w:t>
            </w:r>
          </w:p>
        </w:tc>
        <w:tc>
          <w:tcPr>
            <w:tcW w:w="298" w:type="dxa"/>
            <w:tcBorders>
              <w:top w:val="nil"/>
              <w:left w:val="nil"/>
              <w:bottom w:val="single" w:sz="8" w:space="0" w:color="auto"/>
              <w:right w:val="nil"/>
            </w:tcBorders>
            <w:shd w:val="clear" w:color="000000" w:fill="203764"/>
            <w:noWrap/>
            <w:vAlign w:val="center"/>
            <w:hideMark/>
          </w:tcPr>
          <w:p w14:paraId="03B0448D"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1</w:t>
            </w:r>
          </w:p>
        </w:tc>
        <w:tc>
          <w:tcPr>
            <w:tcW w:w="298" w:type="dxa"/>
            <w:tcBorders>
              <w:top w:val="nil"/>
              <w:left w:val="nil"/>
              <w:bottom w:val="single" w:sz="8" w:space="0" w:color="auto"/>
              <w:right w:val="single" w:sz="8" w:space="0" w:color="auto"/>
            </w:tcBorders>
            <w:shd w:val="clear" w:color="000000" w:fill="203764"/>
            <w:noWrap/>
            <w:vAlign w:val="center"/>
            <w:hideMark/>
          </w:tcPr>
          <w:p w14:paraId="1C428A33"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1</w:t>
            </w:r>
          </w:p>
        </w:tc>
        <w:tc>
          <w:tcPr>
            <w:tcW w:w="423" w:type="dxa"/>
            <w:tcBorders>
              <w:top w:val="single" w:sz="8" w:space="0" w:color="auto"/>
              <w:left w:val="nil"/>
              <w:bottom w:val="single" w:sz="8" w:space="0" w:color="auto"/>
              <w:right w:val="single" w:sz="8" w:space="0" w:color="auto"/>
            </w:tcBorders>
            <w:shd w:val="clear" w:color="000000" w:fill="203764"/>
            <w:noWrap/>
            <w:vAlign w:val="center"/>
            <w:hideMark/>
          </w:tcPr>
          <w:p w14:paraId="3FBC8A1D"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1</w:t>
            </w:r>
          </w:p>
        </w:tc>
        <w:tc>
          <w:tcPr>
            <w:tcW w:w="591" w:type="dxa"/>
            <w:tcBorders>
              <w:top w:val="single" w:sz="8" w:space="0" w:color="auto"/>
              <w:left w:val="nil"/>
              <w:bottom w:val="single" w:sz="8" w:space="0" w:color="auto"/>
              <w:right w:val="single" w:sz="8" w:space="0" w:color="auto"/>
            </w:tcBorders>
            <w:shd w:val="clear" w:color="000000" w:fill="C9C9C9"/>
            <w:noWrap/>
            <w:vAlign w:val="center"/>
            <w:hideMark/>
          </w:tcPr>
          <w:p w14:paraId="3F0B4E3B"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74</w:t>
            </w:r>
          </w:p>
        </w:tc>
        <w:tc>
          <w:tcPr>
            <w:tcW w:w="591" w:type="dxa"/>
            <w:tcBorders>
              <w:top w:val="single" w:sz="8" w:space="0" w:color="auto"/>
              <w:left w:val="nil"/>
              <w:bottom w:val="single" w:sz="8" w:space="0" w:color="auto"/>
              <w:right w:val="single" w:sz="8" w:space="0" w:color="auto"/>
            </w:tcBorders>
            <w:shd w:val="clear" w:color="000000" w:fill="C9C9C9"/>
            <w:vAlign w:val="center"/>
          </w:tcPr>
          <w:p w14:paraId="2FC50327"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r>
      <w:tr w:rsidR="008D5384" w:rsidRPr="001566B8" w14:paraId="6DD6CB01" w14:textId="77777777" w:rsidTr="002E0803">
        <w:trPr>
          <w:trHeight w:val="288"/>
        </w:trPr>
        <w:tc>
          <w:tcPr>
            <w:tcW w:w="5500" w:type="dxa"/>
            <w:tcBorders>
              <w:top w:val="nil"/>
              <w:left w:val="nil"/>
              <w:bottom w:val="nil"/>
              <w:right w:val="nil"/>
            </w:tcBorders>
            <w:shd w:val="clear" w:color="auto" w:fill="auto"/>
            <w:noWrap/>
            <w:vAlign w:val="center"/>
            <w:hideMark/>
          </w:tcPr>
          <w:p w14:paraId="67FF30D9" w14:textId="77777777" w:rsidR="008D5384" w:rsidRPr="001566B8" w:rsidRDefault="008D5384" w:rsidP="002E0803">
            <w:pPr>
              <w:spacing w:after="0" w:line="240" w:lineRule="auto"/>
              <w:rPr>
                <w:rFonts w:ascii="Calibri Light" w:eastAsia="Times New Roman" w:hAnsi="Calibri Light" w:cs="Calibri Light"/>
                <w:color w:val="000000"/>
                <w:sz w:val="16"/>
                <w:szCs w:val="16"/>
                <w:lang w:eastAsia="en-GB"/>
              </w:rPr>
            </w:pPr>
            <w:r w:rsidRPr="001566B8">
              <w:rPr>
                <w:rFonts w:ascii="Calibri Light" w:eastAsia="Times New Roman" w:hAnsi="Calibri Light" w:cs="Calibri Light"/>
                <w:color w:val="000000"/>
                <w:sz w:val="16"/>
                <w:szCs w:val="16"/>
                <w:lang w:eastAsia="en-GB"/>
              </w:rPr>
              <w:t>High understaffing (actual)</w:t>
            </w:r>
            <w:r w:rsidRPr="001566B8">
              <w:rPr>
                <w:rFonts w:ascii="Calibri Light" w:eastAsia="Times New Roman" w:hAnsi="Calibri Light" w:cs="Calibri Light"/>
                <w:color w:val="000000"/>
                <w:sz w:val="16"/>
                <w:szCs w:val="16"/>
                <w:vertAlign w:val="superscript"/>
                <w:lang w:eastAsia="en-GB"/>
              </w:rPr>
              <w:t>a</w:t>
            </w:r>
          </w:p>
        </w:tc>
        <w:tc>
          <w:tcPr>
            <w:tcW w:w="460" w:type="dxa"/>
            <w:tcBorders>
              <w:top w:val="nil"/>
              <w:left w:val="single" w:sz="8" w:space="0" w:color="auto"/>
              <w:bottom w:val="nil"/>
              <w:right w:val="single" w:sz="8" w:space="0" w:color="auto"/>
            </w:tcBorders>
            <w:shd w:val="clear" w:color="auto" w:fill="auto"/>
            <w:noWrap/>
            <w:vAlign w:val="center"/>
            <w:hideMark/>
          </w:tcPr>
          <w:p w14:paraId="4401D4D1"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379" w:type="dxa"/>
            <w:tcBorders>
              <w:top w:val="nil"/>
              <w:left w:val="nil"/>
              <w:bottom w:val="nil"/>
              <w:right w:val="nil"/>
            </w:tcBorders>
            <w:shd w:val="clear" w:color="auto" w:fill="auto"/>
            <w:noWrap/>
            <w:vAlign w:val="center"/>
            <w:hideMark/>
          </w:tcPr>
          <w:p w14:paraId="154E238E"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379" w:type="dxa"/>
            <w:tcBorders>
              <w:top w:val="nil"/>
              <w:left w:val="nil"/>
              <w:bottom w:val="nil"/>
              <w:right w:val="nil"/>
            </w:tcBorders>
            <w:shd w:val="clear" w:color="auto" w:fill="auto"/>
            <w:noWrap/>
            <w:vAlign w:val="bottom"/>
            <w:hideMark/>
          </w:tcPr>
          <w:p w14:paraId="71B6B8F4"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298" w:type="dxa"/>
            <w:tcBorders>
              <w:top w:val="nil"/>
              <w:left w:val="nil"/>
              <w:bottom w:val="nil"/>
              <w:right w:val="nil"/>
            </w:tcBorders>
            <w:shd w:val="clear" w:color="auto" w:fill="auto"/>
            <w:noWrap/>
            <w:vAlign w:val="bottom"/>
            <w:hideMark/>
          </w:tcPr>
          <w:p w14:paraId="09E25597"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4AFA3987"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single" w:sz="8" w:space="0" w:color="auto"/>
            </w:tcBorders>
            <w:shd w:val="clear" w:color="auto" w:fill="auto"/>
            <w:noWrap/>
            <w:vAlign w:val="center"/>
            <w:hideMark/>
          </w:tcPr>
          <w:p w14:paraId="7C7DC84E"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298" w:type="dxa"/>
            <w:tcBorders>
              <w:top w:val="nil"/>
              <w:left w:val="nil"/>
              <w:bottom w:val="nil"/>
              <w:right w:val="nil"/>
            </w:tcBorders>
            <w:shd w:val="clear" w:color="auto" w:fill="auto"/>
            <w:noWrap/>
            <w:vAlign w:val="center"/>
            <w:hideMark/>
          </w:tcPr>
          <w:p w14:paraId="007A577E"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center"/>
            <w:hideMark/>
          </w:tcPr>
          <w:p w14:paraId="707B39B0"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bottom"/>
            <w:hideMark/>
          </w:tcPr>
          <w:p w14:paraId="426108A1"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298" w:type="dxa"/>
            <w:tcBorders>
              <w:top w:val="nil"/>
              <w:left w:val="nil"/>
              <w:bottom w:val="nil"/>
              <w:right w:val="nil"/>
            </w:tcBorders>
            <w:shd w:val="clear" w:color="auto" w:fill="auto"/>
            <w:noWrap/>
            <w:vAlign w:val="bottom"/>
            <w:hideMark/>
          </w:tcPr>
          <w:p w14:paraId="1F94D8E3"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center"/>
            <w:hideMark/>
          </w:tcPr>
          <w:p w14:paraId="2C51527C"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center"/>
            <w:hideMark/>
          </w:tcPr>
          <w:p w14:paraId="46D6269A"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center"/>
            <w:hideMark/>
          </w:tcPr>
          <w:p w14:paraId="2093CDB2"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bottom"/>
            <w:hideMark/>
          </w:tcPr>
          <w:p w14:paraId="6146E0C8"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298" w:type="dxa"/>
            <w:tcBorders>
              <w:top w:val="nil"/>
              <w:left w:val="nil"/>
              <w:bottom w:val="nil"/>
              <w:right w:val="nil"/>
            </w:tcBorders>
            <w:shd w:val="clear" w:color="auto" w:fill="auto"/>
            <w:noWrap/>
            <w:vAlign w:val="bottom"/>
            <w:hideMark/>
          </w:tcPr>
          <w:p w14:paraId="772A3E8E"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single" w:sz="8" w:space="0" w:color="auto"/>
            </w:tcBorders>
            <w:shd w:val="clear" w:color="auto" w:fill="auto"/>
            <w:noWrap/>
            <w:vAlign w:val="center"/>
            <w:hideMark/>
          </w:tcPr>
          <w:p w14:paraId="2AAECEFD"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298" w:type="dxa"/>
            <w:tcBorders>
              <w:top w:val="nil"/>
              <w:left w:val="nil"/>
              <w:bottom w:val="nil"/>
              <w:right w:val="nil"/>
            </w:tcBorders>
            <w:shd w:val="clear" w:color="auto" w:fill="auto"/>
            <w:noWrap/>
            <w:vAlign w:val="center"/>
            <w:hideMark/>
          </w:tcPr>
          <w:p w14:paraId="0F478E10"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298" w:type="dxa"/>
            <w:tcBorders>
              <w:top w:val="nil"/>
              <w:left w:val="nil"/>
              <w:bottom w:val="nil"/>
              <w:right w:val="nil"/>
            </w:tcBorders>
            <w:shd w:val="clear" w:color="auto" w:fill="auto"/>
            <w:noWrap/>
            <w:vAlign w:val="center"/>
            <w:hideMark/>
          </w:tcPr>
          <w:p w14:paraId="4721C099"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center"/>
            <w:hideMark/>
          </w:tcPr>
          <w:p w14:paraId="74E67DAD"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center"/>
            <w:hideMark/>
          </w:tcPr>
          <w:p w14:paraId="49705CB8"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center"/>
            <w:hideMark/>
          </w:tcPr>
          <w:p w14:paraId="76A1D6E2"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bottom"/>
            <w:hideMark/>
          </w:tcPr>
          <w:p w14:paraId="39BD865A"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298" w:type="dxa"/>
            <w:tcBorders>
              <w:top w:val="nil"/>
              <w:left w:val="nil"/>
              <w:bottom w:val="nil"/>
              <w:right w:val="nil"/>
            </w:tcBorders>
            <w:shd w:val="clear" w:color="auto" w:fill="auto"/>
            <w:noWrap/>
            <w:vAlign w:val="bottom"/>
            <w:hideMark/>
          </w:tcPr>
          <w:p w14:paraId="36D7F40D"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15BA69E5"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2B7D417F"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7F466DAA"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single" w:sz="8" w:space="0" w:color="auto"/>
            </w:tcBorders>
            <w:shd w:val="clear" w:color="auto" w:fill="auto"/>
            <w:noWrap/>
            <w:vAlign w:val="center"/>
            <w:hideMark/>
          </w:tcPr>
          <w:p w14:paraId="4BEA0C5E"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423" w:type="dxa"/>
            <w:tcBorders>
              <w:top w:val="nil"/>
              <w:left w:val="nil"/>
              <w:bottom w:val="nil"/>
              <w:right w:val="single" w:sz="8" w:space="0" w:color="auto"/>
            </w:tcBorders>
            <w:shd w:val="clear" w:color="auto" w:fill="auto"/>
            <w:noWrap/>
            <w:vAlign w:val="center"/>
            <w:hideMark/>
          </w:tcPr>
          <w:p w14:paraId="6CE9447E"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591" w:type="dxa"/>
            <w:tcBorders>
              <w:top w:val="nil"/>
              <w:left w:val="nil"/>
              <w:bottom w:val="nil"/>
              <w:right w:val="single" w:sz="8" w:space="0" w:color="auto"/>
            </w:tcBorders>
            <w:shd w:val="clear" w:color="000000" w:fill="C9C9C9"/>
            <w:noWrap/>
            <w:vAlign w:val="center"/>
            <w:hideMark/>
          </w:tcPr>
          <w:p w14:paraId="4BF58784"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29</w:t>
            </w:r>
          </w:p>
        </w:tc>
        <w:tc>
          <w:tcPr>
            <w:tcW w:w="591" w:type="dxa"/>
            <w:tcBorders>
              <w:top w:val="nil"/>
              <w:left w:val="nil"/>
              <w:bottom w:val="nil"/>
              <w:right w:val="single" w:sz="8" w:space="0" w:color="auto"/>
            </w:tcBorders>
            <w:shd w:val="clear" w:color="000000" w:fill="C9C9C9"/>
            <w:vAlign w:val="center"/>
          </w:tcPr>
          <w:p w14:paraId="255CA29B"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Pr>
                <w:rFonts w:ascii="Calibri Light" w:eastAsia="Times New Roman" w:hAnsi="Calibri Light" w:cs="Calibri Light"/>
                <w:b/>
                <w:bCs/>
                <w:color w:val="000000"/>
                <w:sz w:val="16"/>
                <w:szCs w:val="16"/>
                <w:lang w:eastAsia="en-GB"/>
              </w:rPr>
              <w:t>39%</w:t>
            </w:r>
          </w:p>
        </w:tc>
      </w:tr>
      <w:tr w:rsidR="008D5384" w:rsidRPr="001566B8" w14:paraId="244A8C21" w14:textId="77777777" w:rsidTr="002E0803">
        <w:trPr>
          <w:trHeight w:val="288"/>
        </w:trPr>
        <w:tc>
          <w:tcPr>
            <w:tcW w:w="5500" w:type="dxa"/>
            <w:tcBorders>
              <w:top w:val="nil"/>
              <w:left w:val="nil"/>
              <w:bottom w:val="nil"/>
              <w:right w:val="nil"/>
            </w:tcBorders>
            <w:shd w:val="clear" w:color="auto" w:fill="auto"/>
            <w:noWrap/>
            <w:vAlign w:val="center"/>
            <w:hideMark/>
          </w:tcPr>
          <w:p w14:paraId="6436D621" w14:textId="77777777" w:rsidR="008D5384" w:rsidRPr="001566B8" w:rsidRDefault="008D5384" w:rsidP="002E0803">
            <w:pPr>
              <w:spacing w:after="0" w:line="240" w:lineRule="auto"/>
              <w:rPr>
                <w:rFonts w:ascii="Calibri Light" w:eastAsia="Times New Roman" w:hAnsi="Calibri Light" w:cs="Calibri Light"/>
                <w:color w:val="000000"/>
                <w:sz w:val="16"/>
                <w:szCs w:val="16"/>
                <w:lang w:eastAsia="en-GB"/>
              </w:rPr>
            </w:pPr>
            <w:r w:rsidRPr="001566B8">
              <w:rPr>
                <w:rFonts w:ascii="Calibri Light" w:eastAsia="Times New Roman" w:hAnsi="Calibri Light" w:cs="Calibri Light"/>
                <w:color w:val="000000"/>
                <w:sz w:val="16"/>
                <w:szCs w:val="16"/>
                <w:lang w:eastAsia="en-GB"/>
              </w:rPr>
              <w:t>Large sample size needed for a precise estimate of the establishment</w:t>
            </w:r>
            <w:r w:rsidRPr="001566B8">
              <w:rPr>
                <w:rFonts w:ascii="Calibri Light" w:eastAsia="Times New Roman" w:hAnsi="Calibri Light" w:cs="Calibri Light"/>
                <w:color w:val="000000"/>
                <w:sz w:val="16"/>
                <w:szCs w:val="16"/>
                <w:vertAlign w:val="superscript"/>
                <w:lang w:eastAsia="en-GB"/>
              </w:rPr>
              <w:t xml:space="preserve"> a</w:t>
            </w:r>
          </w:p>
        </w:tc>
        <w:tc>
          <w:tcPr>
            <w:tcW w:w="460" w:type="dxa"/>
            <w:tcBorders>
              <w:top w:val="nil"/>
              <w:left w:val="single" w:sz="8" w:space="0" w:color="auto"/>
              <w:bottom w:val="nil"/>
              <w:right w:val="single" w:sz="8" w:space="0" w:color="auto"/>
            </w:tcBorders>
            <w:shd w:val="clear" w:color="auto" w:fill="auto"/>
            <w:noWrap/>
            <w:vAlign w:val="center"/>
            <w:hideMark/>
          </w:tcPr>
          <w:p w14:paraId="26C19811"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379" w:type="dxa"/>
            <w:tcBorders>
              <w:top w:val="nil"/>
              <w:left w:val="nil"/>
              <w:bottom w:val="nil"/>
              <w:right w:val="nil"/>
            </w:tcBorders>
            <w:shd w:val="clear" w:color="auto" w:fill="auto"/>
            <w:noWrap/>
            <w:vAlign w:val="center"/>
            <w:hideMark/>
          </w:tcPr>
          <w:p w14:paraId="6BF3831D"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379" w:type="dxa"/>
            <w:tcBorders>
              <w:top w:val="nil"/>
              <w:left w:val="nil"/>
              <w:bottom w:val="nil"/>
              <w:right w:val="nil"/>
            </w:tcBorders>
            <w:shd w:val="clear" w:color="auto" w:fill="auto"/>
            <w:noWrap/>
            <w:vAlign w:val="bottom"/>
            <w:hideMark/>
          </w:tcPr>
          <w:p w14:paraId="77F9DF8D" w14:textId="77777777" w:rsidR="008D5384" w:rsidRPr="001566B8" w:rsidRDefault="008D5384" w:rsidP="002E0803">
            <w:pPr>
              <w:spacing w:after="0" w:line="240" w:lineRule="auto"/>
              <w:jc w:val="right"/>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center"/>
            <w:hideMark/>
          </w:tcPr>
          <w:p w14:paraId="48021357"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bottom"/>
            <w:hideMark/>
          </w:tcPr>
          <w:p w14:paraId="12ACD8D5"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298" w:type="dxa"/>
            <w:tcBorders>
              <w:top w:val="nil"/>
              <w:left w:val="nil"/>
              <w:bottom w:val="nil"/>
              <w:right w:val="single" w:sz="8" w:space="0" w:color="auto"/>
            </w:tcBorders>
            <w:shd w:val="clear" w:color="auto" w:fill="auto"/>
            <w:noWrap/>
            <w:vAlign w:val="center"/>
            <w:hideMark/>
          </w:tcPr>
          <w:p w14:paraId="0C073042"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298" w:type="dxa"/>
            <w:tcBorders>
              <w:top w:val="nil"/>
              <w:left w:val="nil"/>
              <w:bottom w:val="nil"/>
              <w:right w:val="nil"/>
            </w:tcBorders>
            <w:shd w:val="clear" w:color="auto" w:fill="auto"/>
            <w:noWrap/>
            <w:vAlign w:val="center"/>
            <w:hideMark/>
          </w:tcPr>
          <w:p w14:paraId="0AD31564"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bottom"/>
            <w:hideMark/>
          </w:tcPr>
          <w:p w14:paraId="5EE866C2"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298" w:type="dxa"/>
            <w:tcBorders>
              <w:top w:val="nil"/>
              <w:left w:val="nil"/>
              <w:bottom w:val="nil"/>
              <w:right w:val="nil"/>
            </w:tcBorders>
            <w:shd w:val="clear" w:color="auto" w:fill="auto"/>
            <w:noWrap/>
            <w:vAlign w:val="center"/>
            <w:hideMark/>
          </w:tcPr>
          <w:p w14:paraId="14BAFA9E"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center"/>
            <w:hideMark/>
          </w:tcPr>
          <w:p w14:paraId="642D4694"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bottom"/>
            <w:hideMark/>
          </w:tcPr>
          <w:p w14:paraId="37F98B09"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298" w:type="dxa"/>
            <w:tcBorders>
              <w:top w:val="nil"/>
              <w:left w:val="nil"/>
              <w:bottom w:val="nil"/>
              <w:right w:val="nil"/>
            </w:tcBorders>
            <w:shd w:val="clear" w:color="auto" w:fill="auto"/>
            <w:noWrap/>
            <w:vAlign w:val="bottom"/>
            <w:hideMark/>
          </w:tcPr>
          <w:p w14:paraId="7B57A7FD"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6CD49F4D"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33F039B2"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21E22AB9"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single" w:sz="8" w:space="0" w:color="auto"/>
            </w:tcBorders>
            <w:shd w:val="clear" w:color="auto" w:fill="auto"/>
            <w:noWrap/>
            <w:vAlign w:val="center"/>
            <w:hideMark/>
          </w:tcPr>
          <w:p w14:paraId="7C8DB280"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298" w:type="dxa"/>
            <w:tcBorders>
              <w:top w:val="nil"/>
              <w:left w:val="nil"/>
              <w:bottom w:val="nil"/>
              <w:right w:val="nil"/>
            </w:tcBorders>
            <w:shd w:val="clear" w:color="auto" w:fill="auto"/>
            <w:noWrap/>
            <w:vAlign w:val="center"/>
            <w:hideMark/>
          </w:tcPr>
          <w:p w14:paraId="6305DAA6"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center"/>
            <w:hideMark/>
          </w:tcPr>
          <w:p w14:paraId="72A1FFC6"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center"/>
            <w:hideMark/>
          </w:tcPr>
          <w:p w14:paraId="4BDE373B"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bottom"/>
            <w:hideMark/>
          </w:tcPr>
          <w:p w14:paraId="26F9A648"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298" w:type="dxa"/>
            <w:tcBorders>
              <w:top w:val="nil"/>
              <w:left w:val="nil"/>
              <w:bottom w:val="nil"/>
              <w:right w:val="nil"/>
            </w:tcBorders>
            <w:shd w:val="clear" w:color="auto" w:fill="auto"/>
            <w:noWrap/>
            <w:vAlign w:val="bottom"/>
            <w:hideMark/>
          </w:tcPr>
          <w:p w14:paraId="526CD572"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center"/>
            <w:hideMark/>
          </w:tcPr>
          <w:p w14:paraId="34456695"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center"/>
            <w:hideMark/>
          </w:tcPr>
          <w:p w14:paraId="657D38BE"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center"/>
            <w:hideMark/>
          </w:tcPr>
          <w:p w14:paraId="0FF6D054"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center"/>
            <w:hideMark/>
          </w:tcPr>
          <w:p w14:paraId="0AA2F14C"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bottom"/>
            <w:hideMark/>
          </w:tcPr>
          <w:p w14:paraId="280FAEBA"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298" w:type="dxa"/>
            <w:tcBorders>
              <w:top w:val="nil"/>
              <w:left w:val="nil"/>
              <w:bottom w:val="nil"/>
              <w:right w:val="single" w:sz="8" w:space="0" w:color="auto"/>
            </w:tcBorders>
            <w:shd w:val="clear" w:color="auto" w:fill="auto"/>
            <w:noWrap/>
            <w:vAlign w:val="center"/>
            <w:hideMark/>
          </w:tcPr>
          <w:p w14:paraId="7CAEDF4C"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423" w:type="dxa"/>
            <w:tcBorders>
              <w:top w:val="nil"/>
              <w:left w:val="nil"/>
              <w:bottom w:val="nil"/>
              <w:right w:val="single" w:sz="8" w:space="0" w:color="auto"/>
            </w:tcBorders>
            <w:shd w:val="clear" w:color="auto" w:fill="auto"/>
            <w:noWrap/>
            <w:vAlign w:val="center"/>
            <w:hideMark/>
          </w:tcPr>
          <w:p w14:paraId="5BB95C9F"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591" w:type="dxa"/>
            <w:tcBorders>
              <w:top w:val="nil"/>
              <w:left w:val="nil"/>
              <w:bottom w:val="nil"/>
              <w:right w:val="single" w:sz="8" w:space="0" w:color="auto"/>
            </w:tcBorders>
            <w:shd w:val="clear" w:color="000000" w:fill="C9C9C9"/>
            <w:noWrap/>
            <w:vAlign w:val="center"/>
            <w:hideMark/>
          </w:tcPr>
          <w:p w14:paraId="71231CE5"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24</w:t>
            </w:r>
          </w:p>
        </w:tc>
        <w:tc>
          <w:tcPr>
            <w:tcW w:w="591" w:type="dxa"/>
            <w:tcBorders>
              <w:top w:val="nil"/>
              <w:left w:val="nil"/>
              <w:bottom w:val="nil"/>
              <w:right w:val="single" w:sz="8" w:space="0" w:color="auto"/>
            </w:tcBorders>
            <w:shd w:val="clear" w:color="000000" w:fill="C9C9C9"/>
            <w:vAlign w:val="center"/>
          </w:tcPr>
          <w:p w14:paraId="6B1874ED"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Pr>
                <w:rFonts w:ascii="Calibri Light" w:eastAsia="Times New Roman" w:hAnsi="Calibri Light" w:cs="Calibri Light"/>
                <w:b/>
                <w:bCs/>
                <w:color w:val="000000"/>
                <w:sz w:val="16"/>
                <w:szCs w:val="16"/>
                <w:lang w:eastAsia="en-GB"/>
              </w:rPr>
              <w:t>32%</w:t>
            </w:r>
          </w:p>
        </w:tc>
      </w:tr>
      <w:tr w:rsidR="008D5384" w:rsidRPr="001566B8" w14:paraId="406DA81B" w14:textId="77777777" w:rsidTr="002E0803">
        <w:trPr>
          <w:trHeight w:val="288"/>
        </w:trPr>
        <w:tc>
          <w:tcPr>
            <w:tcW w:w="5500" w:type="dxa"/>
            <w:tcBorders>
              <w:top w:val="nil"/>
              <w:left w:val="nil"/>
              <w:bottom w:val="nil"/>
              <w:right w:val="nil"/>
            </w:tcBorders>
            <w:shd w:val="clear" w:color="auto" w:fill="auto"/>
            <w:noWrap/>
            <w:vAlign w:val="center"/>
            <w:hideMark/>
          </w:tcPr>
          <w:p w14:paraId="5AEE9458" w14:textId="77777777" w:rsidR="008D5384" w:rsidRPr="001566B8" w:rsidRDefault="008D5384" w:rsidP="002E0803">
            <w:pPr>
              <w:spacing w:after="0" w:line="240" w:lineRule="auto"/>
              <w:rPr>
                <w:rFonts w:ascii="Calibri Light" w:eastAsia="Times New Roman" w:hAnsi="Calibri Light" w:cs="Calibri Light"/>
                <w:color w:val="000000"/>
                <w:sz w:val="16"/>
                <w:szCs w:val="16"/>
                <w:lang w:eastAsia="en-GB"/>
              </w:rPr>
            </w:pPr>
            <w:r w:rsidRPr="001566B8">
              <w:rPr>
                <w:rFonts w:ascii="Calibri Light" w:eastAsia="Times New Roman" w:hAnsi="Calibri Light" w:cs="Calibri Light"/>
                <w:color w:val="000000"/>
                <w:sz w:val="16"/>
                <w:szCs w:val="16"/>
                <w:lang w:eastAsia="en-GB"/>
              </w:rPr>
              <w:t>High understaffing (simulation)</w:t>
            </w:r>
            <w:r w:rsidRPr="001566B8">
              <w:rPr>
                <w:rFonts w:ascii="Calibri Light" w:eastAsia="Times New Roman" w:hAnsi="Calibri Light" w:cs="Calibri Light"/>
                <w:color w:val="000000"/>
                <w:sz w:val="16"/>
                <w:szCs w:val="16"/>
                <w:vertAlign w:val="superscript"/>
                <w:lang w:eastAsia="en-GB"/>
              </w:rPr>
              <w:t>b</w:t>
            </w:r>
          </w:p>
        </w:tc>
        <w:tc>
          <w:tcPr>
            <w:tcW w:w="460" w:type="dxa"/>
            <w:tcBorders>
              <w:top w:val="nil"/>
              <w:left w:val="single" w:sz="8" w:space="0" w:color="auto"/>
              <w:bottom w:val="nil"/>
              <w:right w:val="single" w:sz="8" w:space="0" w:color="auto"/>
            </w:tcBorders>
            <w:shd w:val="clear" w:color="auto" w:fill="auto"/>
            <w:noWrap/>
            <w:vAlign w:val="center"/>
            <w:hideMark/>
          </w:tcPr>
          <w:p w14:paraId="0DBDE351"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379" w:type="dxa"/>
            <w:tcBorders>
              <w:top w:val="nil"/>
              <w:left w:val="nil"/>
              <w:bottom w:val="nil"/>
              <w:right w:val="nil"/>
            </w:tcBorders>
            <w:shd w:val="clear" w:color="auto" w:fill="auto"/>
            <w:noWrap/>
            <w:vAlign w:val="center"/>
            <w:hideMark/>
          </w:tcPr>
          <w:p w14:paraId="48C64AC1"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379" w:type="dxa"/>
            <w:tcBorders>
              <w:top w:val="nil"/>
              <w:left w:val="nil"/>
              <w:bottom w:val="nil"/>
              <w:right w:val="nil"/>
            </w:tcBorders>
            <w:shd w:val="clear" w:color="auto" w:fill="auto"/>
            <w:noWrap/>
            <w:vAlign w:val="center"/>
            <w:hideMark/>
          </w:tcPr>
          <w:p w14:paraId="7A2EAE05"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bottom"/>
            <w:hideMark/>
          </w:tcPr>
          <w:p w14:paraId="6BD6E2D6"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298" w:type="dxa"/>
            <w:tcBorders>
              <w:top w:val="nil"/>
              <w:left w:val="nil"/>
              <w:bottom w:val="nil"/>
              <w:right w:val="nil"/>
            </w:tcBorders>
            <w:shd w:val="clear" w:color="auto" w:fill="auto"/>
            <w:noWrap/>
            <w:vAlign w:val="bottom"/>
            <w:hideMark/>
          </w:tcPr>
          <w:p w14:paraId="2DC910AC"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single" w:sz="8" w:space="0" w:color="auto"/>
            </w:tcBorders>
            <w:shd w:val="clear" w:color="auto" w:fill="auto"/>
            <w:noWrap/>
            <w:vAlign w:val="center"/>
            <w:hideMark/>
          </w:tcPr>
          <w:p w14:paraId="159163BD"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298" w:type="dxa"/>
            <w:tcBorders>
              <w:top w:val="nil"/>
              <w:left w:val="nil"/>
              <w:bottom w:val="nil"/>
              <w:right w:val="nil"/>
            </w:tcBorders>
            <w:shd w:val="clear" w:color="auto" w:fill="auto"/>
            <w:noWrap/>
            <w:vAlign w:val="center"/>
            <w:hideMark/>
          </w:tcPr>
          <w:p w14:paraId="05AC078E"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298" w:type="dxa"/>
            <w:tcBorders>
              <w:top w:val="nil"/>
              <w:left w:val="nil"/>
              <w:bottom w:val="nil"/>
              <w:right w:val="nil"/>
            </w:tcBorders>
            <w:shd w:val="clear" w:color="auto" w:fill="auto"/>
            <w:noWrap/>
            <w:vAlign w:val="bottom"/>
            <w:hideMark/>
          </w:tcPr>
          <w:p w14:paraId="33AA8769" w14:textId="77777777" w:rsidR="008D5384" w:rsidRPr="001566B8" w:rsidRDefault="008D5384" w:rsidP="002E0803">
            <w:pPr>
              <w:spacing w:after="0" w:line="240" w:lineRule="auto"/>
              <w:jc w:val="right"/>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3019A328"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62951177"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center"/>
            <w:hideMark/>
          </w:tcPr>
          <w:p w14:paraId="0BCBFD91"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bottom"/>
            <w:hideMark/>
          </w:tcPr>
          <w:p w14:paraId="2BCB5667"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298" w:type="dxa"/>
            <w:tcBorders>
              <w:top w:val="nil"/>
              <w:left w:val="nil"/>
              <w:bottom w:val="nil"/>
              <w:right w:val="nil"/>
            </w:tcBorders>
            <w:shd w:val="clear" w:color="auto" w:fill="auto"/>
            <w:noWrap/>
            <w:vAlign w:val="bottom"/>
            <w:hideMark/>
          </w:tcPr>
          <w:p w14:paraId="32BE8622"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center"/>
            <w:hideMark/>
          </w:tcPr>
          <w:p w14:paraId="522CA296"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bottom"/>
            <w:hideMark/>
          </w:tcPr>
          <w:p w14:paraId="15664556"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298" w:type="dxa"/>
            <w:tcBorders>
              <w:top w:val="nil"/>
              <w:left w:val="nil"/>
              <w:bottom w:val="nil"/>
              <w:right w:val="single" w:sz="8" w:space="0" w:color="auto"/>
            </w:tcBorders>
            <w:shd w:val="clear" w:color="auto" w:fill="auto"/>
            <w:noWrap/>
            <w:vAlign w:val="center"/>
            <w:hideMark/>
          </w:tcPr>
          <w:p w14:paraId="0F7EBCDA"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298" w:type="dxa"/>
            <w:tcBorders>
              <w:top w:val="nil"/>
              <w:left w:val="nil"/>
              <w:bottom w:val="nil"/>
              <w:right w:val="nil"/>
            </w:tcBorders>
            <w:shd w:val="clear" w:color="auto" w:fill="auto"/>
            <w:noWrap/>
            <w:vAlign w:val="center"/>
            <w:hideMark/>
          </w:tcPr>
          <w:p w14:paraId="0C1FAB0D"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298" w:type="dxa"/>
            <w:tcBorders>
              <w:top w:val="nil"/>
              <w:left w:val="nil"/>
              <w:bottom w:val="nil"/>
              <w:right w:val="nil"/>
            </w:tcBorders>
            <w:shd w:val="clear" w:color="auto" w:fill="auto"/>
            <w:noWrap/>
            <w:vAlign w:val="center"/>
            <w:hideMark/>
          </w:tcPr>
          <w:p w14:paraId="35F1B983"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bottom"/>
            <w:hideMark/>
          </w:tcPr>
          <w:p w14:paraId="15669B60"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298" w:type="dxa"/>
            <w:tcBorders>
              <w:top w:val="nil"/>
              <w:left w:val="nil"/>
              <w:bottom w:val="nil"/>
              <w:right w:val="nil"/>
            </w:tcBorders>
            <w:shd w:val="clear" w:color="auto" w:fill="auto"/>
            <w:noWrap/>
            <w:vAlign w:val="center"/>
            <w:hideMark/>
          </w:tcPr>
          <w:p w14:paraId="1C6381FA"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bottom"/>
            <w:hideMark/>
          </w:tcPr>
          <w:p w14:paraId="307E0DF7"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298" w:type="dxa"/>
            <w:tcBorders>
              <w:top w:val="nil"/>
              <w:left w:val="nil"/>
              <w:bottom w:val="nil"/>
              <w:right w:val="nil"/>
            </w:tcBorders>
            <w:shd w:val="clear" w:color="auto" w:fill="auto"/>
            <w:noWrap/>
            <w:vAlign w:val="center"/>
            <w:hideMark/>
          </w:tcPr>
          <w:p w14:paraId="6EEA94C5"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center"/>
            <w:hideMark/>
          </w:tcPr>
          <w:p w14:paraId="385A33D1"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center"/>
            <w:hideMark/>
          </w:tcPr>
          <w:p w14:paraId="7782A247"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bottom"/>
            <w:hideMark/>
          </w:tcPr>
          <w:p w14:paraId="69987753"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298" w:type="dxa"/>
            <w:tcBorders>
              <w:top w:val="nil"/>
              <w:left w:val="nil"/>
              <w:bottom w:val="nil"/>
              <w:right w:val="nil"/>
            </w:tcBorders>
            <w:shd w:val="clear" w:color="auto" w:fill="auto"/>
            <w:noWrap/>
            <w:vAlign w:val="center"/>
            <w:hideMark/>
          </w:tcPr>
          <w:p w14:paraId="19269CF9"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single" w:sz="8" w:space="0" w:color="auto"/>
            </w:tcBorders>
            <w:shd w:val="clear" w:color="auto" w:fill="auto"/>
            <w:noWrap/>
            <w:vAlign w:val="center"/>
            <w:hideMark/>
          </w:tcPr>
          <w:p w14:paraId="7960AC8F"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423" w:type="dxa"/>
            <w:tcBorders>
              <w:top w:val="nil"/>
              <w:left w:val="nil"/>
              <w:bottom w:val="nil"/>
              <w:right w:val="single" w:sz="8" w:space="0" w:color="auto"/>
            </w:tcBorders>
            <w:shd w:val="clear" w:color="auto" w:fill="auto"/>
            <w:noWrap/>
            <w:vAlign w:val="center"/>
            <w:hideMark/>
          </w:tcPr>
          <w:p w14:paraId="0CC8DB52"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591" w:type="dxa"/>
            <w:tcBorders>
              <w:top w:val="nil"/>
              <w:left w:val="nil"/>
              <w:bottom w:val="nil"/>
              <w:right w:val="single" w:sz="8" w:space="0" w:color="auto"/>
            </w:tcBorders>
            <w:shd w:val="clear" w:color="000000" w:fill="C9C9C9"/>
            <w:noWrap/>
            <w:vAlign w:val="center"/>
            <w:hideMark/>
          </w:tcPr>
          <w:p w14:paraId="10928586"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18</w:t>
            </w:r>
          </w:p>
        </w:tc>
        <w:tc>
          <w:tcPr>
            <w:tcW w:w="591" w:type="dxa"/>
            <w:tcBorders>
              <w:top w:val="nil"/>
              <w:left w:val="nil"/>
              <w:bottom w:val="nil"/>
              <w:right w:val="single" w:sz="8" w:space="0" w:color="auto"/>
            </w:tcBorders>
            <w:shd w:val="clear" w:color="000000" w:fill="C9C9C9"/>
            <w:vAlign w:val="center"/>
          </w:tcPr>
          <w:p w14:paraId="60192A03"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Pr>
                <w:rFonts w:ascii="Calibri Light" w:eastAsia="Times New Roman" w:hAnsi="Calibri Light" w:cs="Calibri Light"/>
                <w:b/>
                <w:bCs/>
                <w:color w:val="000000"/>
                <w:sz w:val="16"/>
                <w:szCs w:val="16"/>
                <w:lang w:eastAsia="en-GB"/>
              </w:rPr>
              <w:t>26%</w:t>
            </w:r>
          </w:p>
        </w:tc>
      </w:tr>
      <w:tr w:rsidR="008D5384" w:rsidRPr="001566B8" w14:paraId="3464CB1C" w14:textId="77777777" w:rsidTr="002E0803">
        <w:trPr>
          <w:trHeight w:val="288"/>
        </w:trPr>
        <w:tc>
          <w:tcPr>
            <w:tcW w:w="5500" w:type="dxa"/>
            <w:tcBorders>
              <w:top w:val="nil"/>
              <w:left w:val="nil"/>
              <w:bottom w:val="nil"/>
              <w:right w:val="nil"/>
            </w:tcBorders>
            <w:shd w:val="clear" w:color="auto" w:fill="auto"/>
            <w:noWrap/>
            <w:vAlign w:val="center"/>
            <w:hideMark/>
          </w:tcPr>
          <w:p w14:paraId="49D6E6AE" w14:textId="77777777" w:rsidR="008D5384" w:rsidRPr="001566B8" w:rsidRDefault="008D5384" w:rsidP="002E0803">
            <w:pPr>
              <w:spacing w:after="0" w:line="240" w:lineRule="auto"/>
              <w:rPr>
                <w:rFonts w:ascii="Calibri Light" w:eastAsia="Times New Roman" w:hAnsi="Calibri Light" w:cs="Calibri Light"/>
                <w:color w:val="000000"/>
                <w:sz w:val="16"/>
                <w:szCs w:val="16"/>
                <w:lang w:eastAsia="en-GB"/>
              </w:rPr>
            </w:pPr>
            <w:r w:rsidRPr="001566B8">
              <w:rPr>
                <w:rFonts w:ascii="Calibri Light" w:eastAsia="Times New Roman" w:hAnsi="Calibri Light" w:cs="Calibri Light"/>
                <w:color w:val="000000"/>
                <w:sz w:val="16"/>
                <w:szCs w:val="16"/>
                <w:lang w:eastAsia="en-GB"/>
              </w:rPr>
              <w:t>Low probability of reporting enough staff for quality at SNCT-recommended level</w:t>
            </w:r>
            <w:r w:rsidRPr="001566B8">
              <w:rPr>
                <w:rFonts w:ascii="Calibri Light" w:eastAsia="Times New Roman" w:hAnsi="Calibri Light" w:cs="Calibri Light"/>
                <w:color w:val="000000"/>
                <w:sz w:val="16"/>
                <w:szCs w:val="16"/>
                <w:vertAlign w:val="superscript"/>
                <w:lang w:eastAsia="en-GB"/>
              </w:rPr>
              <w:t xml:space="preserve"> a</w:t>
            </w:r>
          </w:p>
        </w:tc>
        <w:tc>
          <w:tcPr>
            <w:tcW w:w="460" w:type="dxa"/>
            <w:tcBorders>
              <w:top w:val="nil"/>
              <w:left w:val="single" w:sz="8" w:space="0" w:color="auto"/>
              <w:bottom w:val="nil"/>
              <w:right w:val="single" w:sz="8" w:space="0" w:color="auto"/>
            </w:tcBorders>
            <w:shd w:val="clear" w:color="auto" w:fill="auto"/>
            <w:noWrap/>
            <w:vAlign w:val="center"/>
            <w:hideMark/>
          </w:tcPr>
          <w:p w14:paraId="545C7701"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379" w:type="dxa"/>
            <w:tcBorders>
              <w:top w:val="nil"/>
              <w:left w:val="nil"/>
              <w:bottom w:val="nil"/>
              <w:right w:val="nil"/>
            </w:tcBorders>
            <w:shd w:val="clear" w:color="auto" w:fill="auto"/>
            <w:noWrap/>
            <w:vAlign w:val="center"/>
            <w:hideMark/>
          </w:tcPr>
          <w:p w14:paraId="7A4E3A60"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379" w:type="dxa"/>
            <w:tcBorders>
              <w:top w:val="nil"/>
              <w:left w:val="nil"/>
              <w:bottom w:val="nil"/>
              <w:right w:val="nil"/>
            </w:tcBorders>
            <w:shd w:val="clear" w:color="auto" w:fill="auto"/>
            <w:noWrap/>
            <w:vAlign w:val="bottom"/>
            <w:hideMark/>
          </w:tcPr>
          <w:p w14:paraId="26226CFD" w14:textId="77777777" w:rsidR="008D5384" w:rsidRPr="001566B8" w:rsidRDefault="008D5384" w:rsidP="002E0803">
            <w:pPr>
              <w:spacing w:after="0" w:line="240" w:lineRule="auto"/>
              <w:jc w:val="right"/>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11BBDFFC"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6F8C7141"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single" w:sz="8" w:space="0" w:color="auto"/>
            </w:tcBorders>
            <w:shd w:val="clear" w:color="auto" w:fill="auto"/>
            <w:noWrap/>
            <w:vAlign w:val="center"/>
            <w:hideMark/>
          </w:tcPr>
          <w:p w14:paraId="79E1B8FB"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298" w:type="dxa"/>
            <w:tcBorders>
              <w:top w:val="nil"/>
              <w:left w:val="nil"/>
              <w:bottom w:val="nil"/>
              <w:right w:val="nil"/>
            </w:tcBorders>
            <w:shd w:val="clear" w:color="auto" w:fill="auto"/>
            <w:noWrap/>
            <w:vAlign w:val="center"/>
            <w:hideMark/>
          </w:tcPr>
          <w:p w14:paraId="63826473"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298" w:type="dxa"/>
            <w:tcBorders>
              <w:top w:val="nil"/>
              <w:left w:val="nil"/>
              <w:bottom w:val="nil"/>
              <w:right w:val="nil"/>
            </w:tcBorders>
            <w:shd w:val="clear" w:color="auto" w:fill="auto"/>
            <w:noWrap/>
            <w:vAlign w:val="center"/>
            <w:hideMark/>
          </w:tcPr>
          <w:p w14:paraId="1C5485F1"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center"/>
            <w:hideMark/>
          </w:tcPr>
          <w:p w14:paraId="71A3332F"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bottom"/>
            <w:hideMark/>
          </w:tcPr>
          <w:p w14:paraId="1CEF7A9A"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298" w:type="dxa"/>
            <w:tcBorders>
              <w:top w:val="nil"/>
              <w:left w:val="nil"/>
              <w:bottom w:val="nil"/>
              <w:right w:val="nil"/>
            </w:tcBorders>
            <w:shd w:val="clear" w:color="auto" w:fill="auto"/>
            <w:noWrap/>
            <w:vAlign w:val="bottom"/>
            <w:hideMark/>
          </w:tcPr>
          <w:p w14:paraId="2A3F2869"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53FDFC0A"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51BAF8CD"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0CE7C344"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center"/>
            <w:hideMark/>
          </w:tcPr>
          <w:p w14:paraId="323AC5AC"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single" w:sz="8" w:space="0" w:color="auto"/>
            </w:tcBorders>
            <w:shd w:val="clear" w:color="auto" w:fill="auto"/>
            <w:noWrap/>
            <w:vAlign w:val="center"/>
            <w:hideMark/>
          </w:tcPr>
          <w:p w14:paraId="13BE1348"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298" w:type="dxa"/>
            <w:tcBorders>
              <w:top w:val="nil"/>
              <w:left w:val="nil"/>
              <w:bottom w:val="nil"/>
              <w:right w:val="nil"/>
            </w:tcBorders>
            <w:shd w:val="clear" w:color="auto" w:fill="auto"/>
            <w:noWrap/>
            <w:vAlign w:val="center"/>
            <w:hideMark/>
          </w:tcPr>
          <w:p w14:paraId="7DF662AE"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298" w:type="dxa"/>
            <w:tcBorders>
              <w:top w:val="nil"/>
              <w:left w:val="nil"/>
              <w:bottom w:val="nil"/>
              <w:right w:val="nil"/>
            </w:tcBorders>
            <w:shd w:val="clear" w:color="auto" w:fill="auto"/>
            <w:noWrap/>
            <w:vAlign w:val="bottom"/>
            <w:hideMark/>
          </w:tcPr>
          <w:p w14:paraId="7034AFE2" w14:textId="77777777" w:rsidR="008D5384" w:rsidRPr="001566B8" w:rsidRDefault="008D5384" w:rsidP="002E0803">
            <w:pPr>
              <w:spacing w:after="0" w:line="240" w:lineRule="auto"/>
              <w:jc w:val="right"/>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center"/>
            <w:hideMark/>
          </w:tcPr>
          <w:p w14:paraId="304C68EA"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bottom"/>
            <w:hideMark/>
          </w:tcPr>
          <w:p w14:paraId="7E619D90"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298" w:type="dxa"/>
            <w:tcBorders>
              <w:top w:val="nil"/>
              <w:left w:val="nil"/>
              <w:bottom w:val="nil"/>
              <w:right w:val="nil"/>
            </w:tcBorders>
            <w:shd w:val="clear" w:color="auto" w:fill="auto"/>
            <w:noWrap/>
            <w:vAlign w:val="center"/>
            <w:hideMark/>
          </w:tcPr>
          <w:p w14:paraId="01E6A53D"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center"/>
            <w:hideMark/>
          </w:tcPr>
          <w:p w14:paraId="085DB575"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bottom"/>
            <w:hideMark/>
          </w:tcPr>
          <w:p w14:paraId="0E070800"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298" w:type="dxa"/>
            <w:tcBorders>
              <w:top w:val="nil"/>
              <w:left w:val="nil"/>
              <w:bottom w:val="nil"/>
              <w:right w:val="nil"/>
            </w:tcBorders>
            <w:shd w:val="clear" w:color="auto" w:fill="auto"/>
            <w:noWrap/>
            <w:vAlign w:val="bottom"/>
            <w:hideMark/>
          </w:tcPr>
          <w:p w14:paraId="3ECA9ED7"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center"/>
            <w:hideMark/>
          </w:tcPr>
          <w:p w14:paraId="7E3C6732"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center"/>
            <w:hideMark/>
          </w:tcPr>
          <w:p w14:paraId="6E4FDD73"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single" w:sz="8" w:space="0" w:color="auto"/>
            </w:tcBorders>
            <w:shd w:val="clear" w:color="auto" w:fill="auto"/>
            <w:noWrap/>
            <w:vAlign w:val="center"/>
            <w:hideMark/>
          </w:tcPr>
          <w:p w14:paraId="08EF8163"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423" w:type="dxa"/>
            <w:tcBorders>
              <w:top w:val="nil"/>
              <w:left w:val="nil"/>
              <w:bottom w:val="nil"/>
              <w:right w:val="single" w:sz="8" w:space="0" w:color="auto"/>
            </w:tcBorders>
            <w:shd w:val="clear" w:color="auto" w:fill="auto"/>
            <w:noWrap/>
            <w:vAlign w:val="center"/>
            <w:hideMark/>
          </w:tcPr>
          <w:p w14:paraId="67436923"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591" w:type="dxa"/>
            <w:tcBorders>
              <w:top w:val="nil"/>
              <w:left w:val="nil"/>
              <w:bottom w:val="nil"/>
              <w:right w:val="single" w:sz="8" w:space="0" w:color="auto"/>
            </w:tcBorders>
            <w:shd w:val="clear" w:color="000000" w:fill="C9C9C9"/>
            <w:noWrap/>
            <w:vAlign w:val="center"/>
            <w:hideMark/>
          </w:tcPr>
          <w:p w14:paraId="20254A12"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13</w:t>
            </w:r>
          </w:p>
        </w:tc>
        <w:tc>
          <w:tcPr>
            <w:tcW w:w="591" w:type="dxa"/>
            <w:tcBorders>
              <w:top w:val="nil"/>
              <w:left w:val="nil"/>
              <w:bottom w:val="nil"/>
              <w:right w:val="single" w:sz="8" w:space="0" w:color="auto"/>
            </w:tcBorders>
            <w:shd w:val="clear" w:color="000000" w:fill="C9C9C9"/>
            <w:vAlign w:val="center"/>
          </w:tcPr>
          <w:p w14:paraId="51974CA9"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Pr>
                <w:rFonts w:ascii="Calibri Light" w:eastAsia="Times New Roman" w:hAnsi="Calibri Light" w:cs="Calibri Light"/>
                <w:b/>
                <w:bCs/>
                <w:color w:val="000000"/>
                <w:sz w:val="16"/>
                <w:szCs w:val="16"/>
                <w:lang w:eastAsia="en-GB"/>
              </w:rPr>
              <w:t>18%</w:t>
            </w:r>
          </w:p>
        </w:tc>
      </w:tr>
      <w:tr w:rsidR="008D5384" w:rsidRPr="001566B8" w14:paraId="0B1A9D18" w14:textId="77777777" w:rsidTr="002E0803">
        <w:trPr>
          <w:trHeight w:val="288"/>
        </w:trPr>
        <w:tc>
          <w:tcPr>
            <w:tcW w:w="5500" w:type="dxa"/>
            <w:tcBorders>
              <w:top w:val="nil"/>
              <w:left w:val="nil"/>
              <w:bottom w:val="nil"/>
              <w:right w:val="nil"/>
            </w:tcBorders>
            <w:shd w:val="clear" w:color="auto" w:fill="auto"/>
            <w:noWrap/>
            <w:vAlign w:val="center"/>
            <w:hideMark/>
          </w:tcPr>
          <w:p w14:paraId="19D0B13D" w14:textId="77777777" w:rsidR="008D5384" w:rsidRPr="001566B8" w:rsidRDefault="008D5384" w:rsidP="002E0803">
            <w:pPr>
              <w:spacing w:after="0" w:line="240" w:lineRule="auto"/>
              <w:rPr>
                <w:rFonts w:ascii="Calibri Light" w:eastAsia="Times New Roman" w:hAnsi="Calibri Light" w:cs="Calibri Light"/>
                <w:color w:val="000000"/>
                <w:sz w:val="16"/>
                <w:szCs w:val="16"/>
                <w:lang w:eastAsia="en-GB"/>
              </w:rPr>
            </w:pPr>
            <w:r w:rsidRPr="001566B8">
              <w:rPr>
                <w:rFonts w:ascii="Calibri Light" w:eastAsia="Times New Roman" w:hAnsi="Calibri Light" w:cs="Calibri Light"/>
                <w:color w:val="000000"/>
                <w:sz w:val="16"/>
                <w:szCs w:val="16"/>
                <w:lang w:eastAsia="en-GB"/>
              </w:rPr>
              <w:t>High overstaffing (actual)</w:t>
            </w:r>
            <w:r w:rsidRPr="001566B8">
              <w:rPr>
                <w:rFonts w:ascii="Calibri Light" w:eastAsia="Times New Roman" w:hAnsi="Calibri Light" w:cs="Calibri Light"/>
                <w:color w:val="000000"/>
                <w:sz w:val="16"/>
                <w:szCs w:val="16"/>
                <w:vertAlign w:val="superscript"/>
                <w:lang w:eastAsia="en-GB"/>
              </w:rPr>
              <w:t xml:space="preserve"> a</w:t>
            </w:r>
          </w:p>
        </w:tc>
        <w:tc>
          <w:tcPr>
            <w:tcW w:w="460" w:type="dxa"/>
            <w:tcBorders>
              <w:top w:val="nil"/>
              <w:left w:val="single" w:sz="8" w:space="0" w:color="auto"/>
              <w:bottom w:val="nil"/>
              <w:right w:val="single" w:sz="8" w:space="0" w:color="auto"/>
            </w:tcBorders>
            <w:shd w:val="clear" w:color="auto" w:fill="auto"/>
            <w:noWrap/>
            <w:vAlign w:val="center"/>
            <w:hideMark/>
          </w:tcPr>
          <w:p w14:paraId="762C303F"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379" w:type="dxa"/>
            <w:tcBorders>
              <w:top w:val="nil"/>
              <w:left w:val="nil"/>
              <w:bottom w:val="nil"/>
              <w:right w:val="nil"/>
            </w:tcBorders>
            <w:shd w:val="clear" w:color="auto" w:fill="auto"/>
            <w:noWrap/>
            <w:vAlign w:val="center"/>
            <w:hideMark/>
          </w:tcPr>
          <w:p w14:paraId="1843DED8"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379" w:type="dxa"/>
            <w:tcBorders>
              <w:top w:val="nil"/>
              <w:left w:val="nil"/>
              <w:bottom w:val="nil"/>
              <w:right w:val="nil"/>
            </w:tcBorders>
            <w:shd w:val="clear" w:color="auto" w:fill="auto"/>
            <w:noWrap/>
            <w:vAlign w:val="bottom"/>
            <w:hideMark/>
          </w:tcPr>
          <w:p w14:paraId="7EC8C4FA" w14:textId="77777777" w:rsidR="008D5384" w:rsidRPr="001566B8" w:rsidRDefault="008D5384" w:rsidP="002E0803">
            <w:pPr>
              <w:spacing w:after="0" w:line="240" w:lineRule="auto"/>
              <w:jc w:val="right"/>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7739BA15"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7CA49CDB"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single" w:sz="8" w:space="0" w:color="auto"/>
            </w:tcBorders>
            <w:shd w:val="clear" w:color="auto" w:fill="auto"/>
            <w:noWrap/>
            <w:vAlign w:val="center"/>
            <w:hideMark/>
          </w:tcPr>
          <w:p w14:paraId="522266AF"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center"/>
            <w:hideMark/>
          </w:tcPr>
          <w:p w14:paraId="0CCA1B6C"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298" w:type="dxa"/>
            <w:tcBorders>
              <w:top w:val="nil"/>
              <w:left w:val="nil"/>
              <w:bottom w:val="nil"/>
              <w:right w:val="nil"/>
            </w:tcBorders>
            <w:shd w:val="clear" w:color="auto" w:fill="auto"/>
            <w:noWrap/>
            <w:vAlign w:val="bottom"/>
            <w:hideMark/>
          </w:tcPr>
          <w:p w14:paraId="408ABB87" w14:textId="77777777" w:rsidR="008D5384" w:rsidRPr="001566B8" w:rsidRDefault="008D5384" w:rsidP="002E0803">
            <w:pPr>
              <w:spacing w:after="0" w:line="240" w:lineRule="auto"/>
              <w:jc w:val="right"/>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2548F3D9"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center"/>
            <w:hideMark/>
          </w:tcPr>
          <w:p w14:paraId="7ABFA272"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bottom"/>
            <w:hideMark/>
          </w:tcPr>
          <w:p w14:paraId="24C7EEB8"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298" w:type="dxa"/>
            <w:tcBorders>
              <w:top w:val="nil"/>
              <w:left w:val="nil"/>
              <w:bottom w:val="nil"/>
              <w:right w:val="nil"/>
            </w:tcBorders>
            <w:shd w:val="clear" w:color="auto" w:fill="auto"/>
            <w:noWrap/>
            <w:vAlign w:val="bottom"/>
            <w:hideMark/>
          </w:tcPr>
          <w:p w14:paraId="251DD3B3"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044F3F1D"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center"/>
            <w:hideMark/>
          </w:tcPr>
          <w:p w14:paraId="6F350124"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center"/>
            <w:hideMark/>
          </w:tcPr>
          <w:p w14:paraId="5F79B877"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single" w:sz="8" w:space="0" w:color="auto"/>
            </w:tcBorders>
            <w:shd w:val="clear" w:color="auto" w:fill="auto"/>
            <w:noWrap/>
            <w:vAlign w:val="center"/>
            <w:hideMark/>
          </w:tcPr>
          <w:p w14:paraId="5BA686C5"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center"/>
            <w:hideMark/>
          </w:tcPr>
          <w:p w14:paraId="1E8D0FBB"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298" w:type="dxa"/>
            <w:tcBorders>
              <w:top w:val="nil"/>
              <w:left w:val="nil"/>
              <w:bottom w:val="nil"/>
              <w:right w:val="nil"/>
            </w:tcBorders>
            <w:shd w:val="clear" w:color="auto" w:fill="auto"/>
            <w:noWrap/>
            <w:vAlign w:val="bottom"/>
            <w:hideMark/>
          </w:tcPr>
          <w:p w14:paraId="24A13C72" w14:textId="77777777" w:rsidR="008D5384" w:rsidRPr="001566B8" w:rsidRDefault="008D5384" w:rsidP="002E0803">
            <w:pPr>
              <w:spacing w:after="0" w:line="240" w:lineRule="auto"/>
              <w:jc w:val="right"/>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5898AE24"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745D74EA"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405B2D0B"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04DBD88A"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center"/>
            <w:hideMark/>
          </w:tcPr>
          <w:p w14:paraId="010EDBEF"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bottom"/>
            <w:hideMark/>
          </w:tcPr>
          <w:p w14:paraId="32182356"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298" w:type="dxa"/>
            <w:tcBorders>
              <w:top w:val="nil"/>
              <w:left w:val="nil"/>
              <w:bottom w:val="nil"/>
              <w:right w:val="nil"/>
            </w:tcBorders>
            <w:shd w:val="clear" w:color="auto" w:fill="auto"/>
            <w:noWrap/>
            <w:vAlign w:val="center"/>
            <w:hideMark/>
          </w:tcPr>
          <w:p w14:paraId="631066F8"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bottom"/>
            <w:hideMark/>
          </w:tcPr>
          <w:p w14:paraId="074B1D70"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298" w:type="dxa"/>
            <w:tcBorders>
              <w:top w:val="nil"/>
              <w:left w:val="nil"/>
              <w:bottom w:val="nil"/>
              <w:right w:val="single" w:sz="8" w:space="0" w:color="auto"/>
            </w:tcBorders>
            <w:shd w:val="clear" w:color="auto" w:fill="auto"/>
            <w:noWrap/>
            <w:vAlign w:val="center"/>
            <w:hideMark/>
          </w:tcPr>
          <w:p w14:paraId="67B50BAE"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423" w:type="dxa"/>
            <w:tcBorders>
              <w:top w:val="nil"/>
              <w:left w:val="nil"/>
              <w:bottom w:val="nil"/>
              <w:right w:val="single" w:sz="8" w:space="0" w:color="auto"/>
            </w:tcBorders>
            <w:shd w:val="clear" w:color="auto" w:fill="auto"/>
            <w:noWrap/>
            <w:vAlign w:val="center"/>
            <w:hideMark/>
          </w:tcPr>
          <w:p w14:paraId="278E02AE"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591" w:type="dxa"/>
            <w:tcBorders>
              <w:top w:val="nil"/>
              <w:left w:val="nil"/>
              <w:bottom w:val="nil"/>
              <w:right w:val="single" w:sz="8" w:space="0" w:color="auto"/>
            </w:tcBorders>
            <w:shd w:val="clear" w:color="000000" w:fill="C9C9C9"/>
            <w:noWrap/>
            <w:vAlign w:val="center"/>
            <w:hideMark/>
          </w:tcPr>
          <w:p w14:paraId="0E099957"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9</w:t>
            </w:r>
          </w:p>
        </w:tc>
        <w:tc>
          <w:tcPr>
            <w:tcW w:w="591" w:type="dxa"/>
            <w:tcBorders>
              <w:top w:val="nil"/>
              <w:left w:val="nil"/>
              <w:bottom w:val="nil"/>
              <w:right w:val="single" w:sz="8" w:space="0" w:color="auto"/>
            </w:tcBorders>
            <w:shd w:val="clear" w:color="000000" w:fill="C9C9C9"/>
            <w:vAlign w:val="center"/>
          </w:tcPr>
          <w:p w14:paraId="214C6710"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Pr>
                <w:rFonts w:ascii="Calibri Light" w:eastAsia="Times New Roman" w:hAnsi="Calibri Light" w:cs="Calibri Light"/>
                <w:b/>
                <w:bCs/>
                <w:color w:val="000000"/>
                <w:sz w:val="16"/>
                <w:szCs w:val="16"/>
                <w:lang w:eastAsia="en-GB"/>
              </w:rPr>
              <w:t>12%</w:t>
            </w:r>
          </w:p>
        </w:tc>
      </w:tr>
      <w:tr w:rsidR="008D5384" w:rsidRPr="001566B8" w14:paraId="33A33294" w14:textId="77777777" w:rsidTr="002E0803">
        <w:trPr>
          <w:trHeight w:val="288"/>
        </w:trPr>
        <w:tc>
          <w:tcPr>
            <w:tcW w:w="5500" w:type="dxa"/>
            <w:tcBorders>
              <w:top w:val="nil"/>
              <w:left w:val="nil"/>
              <w:bottom w:val="nil"/>
              <w:right w:val="nil"/>
            </w:tcBorders>
            <w:shd w:val="clear" w:color="auto" w:fill="auto"/>
            <w:noWrap/>
            <w:vAlign w:val="center"/>
            <w:hideMark/>
          </w:tcPr>
          <w:p w14:paraId="170951C0" w14:textId="77777777" w:rsidR="008D5384" w:rsidRPr="001566B8" w:rsidRDefault="008D5384" w:rsidP="002E0803">
            <w:pPr>
              <w:spacing w:after="0" w:line="240" w:lineRule="auto"/>
              <w:rPr>
                <w:rFonts w:ascii="Calibri Light" w:eastAsia="Times New Roman" w:hAnsi="Calibri Light" w:cs="Calibri Light"/>
                <w:color w:val="000000"/>
                <w:sz w:val="16"/>
                <w:szCs w:val="16"/>
                <w:lang w:eastAsia="en-GB"/>
              </w:rPr>
            </w:pPr>
            <w:r w:rsidRPr="001566B8">
              <w:rPr>
                <w:rFonts w:ascii="Calibri Light" w:eastAsia="Times New Roman" w:hAnsi="Calibri Light" w:cs="Calibri Light"/>
                <w:color w:val="000000"/>
                <w:sz w:val="16"/>
                <w:szCs w:val="16"/>
                <w:lang w:eastAsia="en-GB"/>
              </w:rPr>
              <w:t>Non-negative relationship between SNCT-measured shortfall and reports of enough staff for quality</w:t>
            </w:r>
            <w:r w:rsidRPr="001566B8">
              <w:rPr>
                <w:rFonts w:ascii="Calibri Light" w:eastAsia="Times New Roman" w:hAnsi="Calibri Light" w:cs="Calibri Light"/>
                <w:color w:val="000000"/>
                <w:sz w:val="16"/>
                <w:szCs w:val="16"/>
                <w:vertAlign w:val="superscript"/>
                <w:lang w:eastAsia="en-GB"/>
              </w:rPr>
              <w:t xml:space="preserve"> a</w:t>
            </w:r>
          </w:p>
        </w:tc>
        <w:tc>
          <w:tcPr>
            <w:tcW w:w="460" w:type="dxa"/>
            <w:tcBorders>
              <w:top w:val="nil"/>
              <w:left w:val="single" w:sz="8" w:space="0" w:color="auto"/>
              <w:bottom w:val="nil"/>
              <w:right w:val="single" w:sz="8" w:space="0" w:color="auto"/>
            </w:tcBorders>
            <w:shd w:val="clear" w:color="auto" w:fill="auto"/>
            <w:noWrap/>
            <w:vAlign w:val="center"/>
            <w:hideMark/>
          </w:tcPr>
          <w:p w14:paraId="5B91F6C9"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379" w:type="dxa"/>
            <w:tcBorders>
              <w:top w:val="nil"/>
              <w:left w:val="nil"/>
              <w:bottom w:val="nil"/>
              <w:right w:val="nil"/>
            </w:tcBorders>
            <w:shd w:val="clear" w:color="auto" w:fill="auto"/>
            <w:noWrap/>
            <w:vAlign w:val="center"/>
            <w:hideMark/>
          </w:tcPr>
          <w:p w14:paraId="09B5542A"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379" w:type="dxa"/>
            <w:tcBorders>
              <w:top w:val="nil"/>
              <w:left w:val="nil"/>
              <w:bottom w:val="nil"/>
              <w:right w:val="nil"/>
            </w:tcBorders>
            <w:shd w:val="clear" w:color="auto" w:fill="auto"/>
            <w:noWrap/>
            <w:vAlign w:val="bottom"/>
            <w:hideMark/>
          </w:tcPr>
          <w:p w14:paraId="0C6A8C41" w14:textId="77777777" w:rsidR="008D5384" w:rsidRPr="001566B8" w:rsidRDefault="008D5384" w:rsidP="002E0803">
            <w:pPr>
              <w:spacing w:after="0" w:line="240" w:lineRule="auto"/>
              <w:jc w:val="right"/>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6E93478B"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center"/>
            <w:hideMark/>
          </w:tcPr>
          <w:p w14:paraId="232C8699"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single" w:sz="8" w:space="0" w:color="auto"/>
            </w:tcBorders>
            <w:shd w:val="clear" w:color="auto" w:fill="auto"/>
            <w:noWrap/>
            <w:vAlign w:val="center"/>
            <w:hideMark/>
          </w:tcPr>
          <w:p w14:paraId="7E347305"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298" w:type="dxa"/>
            <w:tcBorders>
              <w:top w:val="nil"/>
              <w:left w:val="nil"/>
              <w:bottom w:val="nil"/>
              <w:right w:val="nil"/>
            </w:tcBorders>
            <w:shd w:val="clear" w:color="auto" w:fill="auto"/>
            <w:noWrap/>
            <w:vAlign w:val="center"/>
            <w:hideMark/>
          </w:tcPr>
          <w:p w14:paraId="3D2D860C"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298" w:type="dxa"/>
            <w:tcBorders>
              <w:top w:val="nil"/>
              <w:left w:val="nil"/>
              <w:bottom w:val="nil"/>
              <w:right w:val="nil"/>
            </w:tcBorders>
            <w:shd w:val="clear" w:color="auto" w:fill="auto"/>
            <w:noWrap/>
            <w:vAlign w:val="bottom"/>
            <w:hideMark/>
          </w:tcPr>
          <w:p w14:paraId="167C3E52" w14:textId="77777777" w:rsidR="008D5384" w:rsidRPr="001566B8" w:rsidRDefault="008D5384" w:rsidP="002E0803">
            <w:pPr>
              <w:spacing w:after="0" w:line="240" w:lineRule="auto"/>
              <w:jc w:val="right"/>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376F9FF7"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505887D8"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6F603D63"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center"/>
            <w:hideMark/>
          </w:tcPr>
          <w:p w14:paraId="5A1FE996"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bottom"/>
            <w:hideMark/>
          </w:tcPr>
          <w:p w14:paraId="15510B9E"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298" w:type="dxa"/>
            <w:tcBorders>
              <w:top w:val="nil"/>
              <w:left w:val="nil"/>
              <w:bottom w:val="nil"/>
              <w:right w:val="nil"/>
            </w:tcBorders>
            <w:shd w:val="clear" w:color="auto" w:fill="auto"/>
            <w:noWrap/>
            <w:vAlign w:val="bottom"/>
            <w:hideMark/>
          </w:tcPr>
          <w:p w14:paraId="613763FE"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2503FEF0"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single" w:sz="8" w:space="0" w:color="auto"/>
            </w:tcBorders>
            <w:shd w:val="clear" w:color="auto" w:fill="auto"/>
            <w:noWrap/>
            <w:vAlign w:val="center"/>
            <w:hideMark/>
          </w:tcPr>
          <w:p w14:paraId="2557F3BD"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center"/>
            <w:hideMark/>
          </w:tcPr>
          <w:p w14:paraId="3A2E5621"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298" w:type="dxa"/>
            <w:tcBorders>
              <w:top w:val="nil"/>
              <w:left w:val="nil"/>
              <w:bottom w:val="nil"/>
              <w:right w:val="nil"/>
            </w:tcBorders>
            <w:shd w:val="clear" w:color="auto" w:fill="auto"/>
            <w:noWrap/>
            <w:vAlign w:val="bottom"/>
            <w:hideMark/>
          </w:tcPr>
          <w:p w14:paraId="1EAAF9DF" w14:textId="77777777" w:rsidR="008D5384" w:rsidRPr="001566B8" w:rsidRDefault="008D5384" w:rsidP="002E0803">
            <w:pPr>
              <w:spacing w:after="0" w:line="240" w:lineRule="auto"/>
              <w:jc w:val="right"/>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2040973C"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center"/>
            <w:hideMark/>
          </w:tcPr>
          <w:p w14:paraId="68F6AD9D"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bottom"/>
            <w:hideMark/>
          </w:tcPr>
          <w:p w14:paraId="5A6F518D"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298" w:type="dxa"/>
            <w:tcBorders>
              <w:top w:val="nil"/>
              <w:left w:val="nil"/>
              <w:bottom w:val="nil"/>
              <w:right w:val="nil"/>
            </w:tcBorders>
            <w:shd w:val="clear" w:color="auto" w:fill="auto"/>
            <w:noWrap/>
            <w:vAlign w:val="bottom"/>
            <w:hideMark/>
          </w:tcPr>
          <w:p w14:paraId="7B986F2D"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21EE1333"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45635D20"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0FF8670D"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479609B5"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single" w:sz="8" w:space="0" w:color="auto"/>
            </w:tcBorders>
            <w:shd w:val="clear" w:color="auto" w:fill="auto"/>
            <w:noWrap/>
            <w:vAlign w:val="center"/>
            <w:hideMark/>
          </w:tcPr>
          <w:p w14:paraId="61FF3021"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423" w:type="dxa"/>
            <w:tcBorders>
              <w:top w:val="nil"/>
              <w:left w:val="nil"/>
              <w:bottom w:val="nil"/>
              <w:right w:val="single" w:sz="8" w:space="0" w:color="auto"/>
            </w:tcBorders>
            <w:shd w:val="clear" w:color="auto" w:fill="auto"/>
            <w:noWrap/>
            <w:vAlign w:val="center"/>
            <w:hideMark/>
          </w:tcPr>
          <w:p w14:paraId="15E657DA"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591" w:type="dxa"/>
            <w:tcBorders>
              <w:top w:val="nil"/>
              <w:left w:val="nil"/>
              <w:bottom w:val="nil"/>
              <w:right w:val="single" w:sz="8" w:space="0" w:color="auto"/>
            </w:tcBorders>
            <w:shd w:val="clear" w:color="000000" w:fill="C9C9C9"/>
            <w:noWrap/>
            <w:vAlign w:val="center"/>
            <w:hideMark/>
          </w:tcPr>
          <w:p w14:paraId="40C51552"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6</w:t>
            </w:r>
          </w:p>
        </w:tc>
        <w:tc>
          <w:tcPr>
            <w:tcW w:w="591" w:type="dxa"/>
            <w:tcBorders>
              <w:top w:val="nil"/>
              <w:left w:val="nil"/>
              <w:bottom w:val="nil"/>
              <w:right w:val="single" w:sz="8" w:space="0" w:color="auto"/>
            </w:tcBorders>
            <w:shd w:val="clear" w:color="000000" w:fill="C9C9C9"/>
            <w:vAlign w:val="center"/>
          </w:tcPr>
          <w:p w14:paraId="63CFBD6F"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Pr>
                <w:rFonts w:ascii="Calibri Light" w:eastAsia="Times New Roman" w:hAnsi="Calibri Light" w:cs="Calibri Light"/>
                <w:b/>
                <w:bCs/>
                <w:color w:val="000000"/>
                <w:sz w:val="16"/>
                <w:szCs w:val="16"/>
                <w:lang w:eastAsia="en-GB"/>
              </w:rPr>
              <w:t>8%</w:t>
            </w:r>
          </w:p>
        </w:tc>
      </w:tr>
      <w:tr w:rsidR="008D5384" w:rsidRPr="001566B8" w14:paraId="1D5F58AC" w14:textId="77777777" w:rsidTr="002E0803">
        <w:trPr>
          <w:trHeight w:val="288"/>
        </w:trPr>
        <w:tc>
          <w:tcPr>
            <w:tcW w:w="5500" w:type="dxa"/>
            <w:tcBorders>
              <w:top w:val="nil"/>
              <w:left w:val="nil"/>
              <w:bottom w:val="nil"/>
              <w:right w:val="nil"/>
            </w:tcBorders>
            <w:shd w:val="clear" w:color="auto" w:fill="auto"/>
            <w:noWrap/>
            <w:vAlign w:val="center"/>
            <w:hideMark/>
          </w:tcPr>
          <w:p w14:paraId="16D816C8" w14:textId="77777777" w:rsidR="008D5384" w:rsidRPr="001566B8" w:rsidRDefault="008D5384" w:rsidP="002E0803">
            <w:pPr>
              <w:spacing w:after="0" w:line="240" w:lineRule="auto"/>
              <w:rPr>
                <w:rFonts w:ascii="Calibri Light" w:eastAsia="Times New Roman" w:hAnsi="Calibri Light" w:cs="Calibri Light"/>
                <w:color w:val="000000"/>
                <w:sz w:val="16"/>
                <w:szCs w:val="16"/>
                <w:lang w:eastAsia="en-GB"/>
              </w:rPr>
            </w:pPr>
            <w:r w:rsidRPr="001566B8">
              <w:rPr>
                <w:rFonts w:ascii="Calibri Light" w:eastAsia="Times New Roman" w:hAnsi="Calibri Light" w:cs="Calibri Light"/>
                <w:color w:val="000000"/>
                <w:sz w:val="16"/>
                <w:szCs w:val="16"/>
                <w:lang w:eastAsia="en-GB"/>
              </w:rPr>
              <w:t>Outlier for weekend-weekday differences in SNCT-calculated requirement</w:t>
            </w:r>
            <w:r w:rsidRPr="001566B8">
              <w:rPr>
                <w:rFonts w:ascii="Calibri Light" w:eastAsia="Times New Roman" w:hAnsi="Calibri Light" w:cs="Calibri Light"/>
                <w:color w:val="000000"/>
                <w:sz w:val="16"/>
                <w:szCs w:val="16"/>
                <w:vertAlign w:val="superscript"/>
                <w:lang w:eastAsia="en-GB"/>
              </w:rPr>
              <w:t xml:space="preserve"> a</w:t>
            </w:r>
          </w:p>
        </w:tc>
        <w:tc>
          <w:tcPr>
            <w:tcW w:w="460" w:type="dxa"/>
            <w:tcBorders>
              <w:top w:val="nil"/>
              <w:left w:val="single" w:sz="8" w:space="0" w:color="auto"/>
              <w:bottom w:val="nil"/>
              <w:right w:val="single" w:sz="8" w:space="0" w:color="auto"/>
            </w:tcBorders>
            <w:shd w:val="clear" w:color="auto" w:fill="auto"/>
            <w:noWrap/>
            <w:vAlign w:val="center"/>
            <w:hideMark/>
          </w:tcPr>
          <w:p w14:paraId="7AEEC747"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379" w:type="dxa"/>
            <w:tcBorders>
              <w:top w:val="nil"/>
              <w:left w:val="nil"/>
              <w:bottom w:val="nil"/>
              <w:right w:val="nil"/>
            </w:tcBorders>
            <w:shd w:val="clear" w:color="auto" w:fill="auto"/>
            <w:noWrap/>
            <w:vAlign w:val="center"/>
            <w:hideMark/>
          </w:tcPr>
          <w:p w14:paraId="355FD9B7"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379" w:type="dxa"/>
            <w:tcBorders>
              <w:top w:val="nil"/>
              <w:left w:val="nil"/>
              <w:bottom w:val="nil"/>
              <w:right w:val="nil"/>
            </w:tcBorders>
            <w:shd w:val="clear" w:color="auto" w:fill="auto"/>
            <w:noWrap/>
            <w:vAlign w:val="bottom"/>
            <w:hideMark/>
          </w:tcPr>
          <w:p w14:paraId="3930231D" w14:textId="77777777" w:rsidR="008D5384" w:rsidRPr="001566B8" w:rsidRDefault="008D5384" w:rsidP="002E0803">
            <w:pPr>
              <w:spacing w:after="0" w:line="240" w:lineRule="auto"/>
              <w:jc w:val="right"/>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06BFDD04"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098E8EE4"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single" w:sz="8" w:space="0" w:color="auto"/>
            </w:tcBorders>
            <w:shd w:val="clear" w:color="auto" w:fill="auto"/>
            <w:noWrap/>
            <w:vAlign w:val="center"/>
            <w:hideMark/>
          </w:tcPr>
          <w:p w14:paraId="3D0C694A"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298" w:type="dxa"/>
            <w:tcBorders>
              <w:top w:val="nil"/>
              <w:left w:val="nil"/>
              <w:bottom w:val="nil"/>
              <w:right w:val="nil"/>
            </w:tcBorders>
            <w:shd w:val="clear" w:color="auto" w:fill="auto"/>
            <w:noWrap/>
            <w:vAlign w:val="center"/>
            <w:hideMark/>
          </w:tcPr>
          <w:p w14:paraId="20301905"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298" w:type="dxa"/>
            <w:tcBorders>
              <w:top w:val="nil"/>
              <w:left w:val="nil"/>
              <w:bottom w:val="nil"/>
              <w:right w:val="nil"/>
            </w:tcBorders>
            <w:shd w:val="clear" w:color="auto" w:fill="auto"/>
            <w:noWrap/>
            <w:vAlign w:val="bottom"/>
            <w:hideMark/>
          </w:tcPr>
          <w:p w14:paraId="703CA630" w14:textId="77777777" w:rsidR="008D5384" w:rsidRPr="001566B8" w:rsidRDefault="008D5384" w:rsidP="002E0803">
            <w:pPr>
              <w:spacing w:after="0" w:line="240" w:lineRule="auto"/>
              <w:jc w:val="right"/>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61C06351"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2CAEF936"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4F9B5DD7"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166BD70D"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4225CE50"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3F689C91"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2B4B47C9"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single" w:sz="8" w:space="0" w:color="auto"/>
            </w:tcBorders>
            <w:shd w:val="clear" w:color="auto" w:fill="auto"/>
            <w:noWrap/>
            <w:vAlign w:val="center"/>
            <w:hideMark/>
          </w:tcPr>
          <w:p w14:paraId="020DAD16"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298" w:type="dxa"/>
            <w:tcBorders>
              <w:top w:val="nil"/>
              <w:left w:val="nil"/>
              <w:bottom w:val="nil"/>
              <w:right w:val="nil"/>
            </w:tcBorders>
            <w:shd w:val="clear" w:color="auto" w:fill="auto"/>
            <w:noWrap/>
            <w:vAlign w:val="center"/>
            <w:hideMark/>
          </w:tcPr>
          <w:p w14:paraId="61B5C7E8"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bottom"/>
            <w:hideMark/>
          </w:tcPr>
          <w:p w14:paraId="15C301DA"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298" w:type="dxa"/>
            <w:tcBorders>
              <w:top w:val="nil"/>
              <w:left w:val="nil"/>
              <w:bottom w:val="nil"/>
              <w:right w:val="nil"/>
            </w:tcBorders>
            <w:shd w:val="clear" w:color="auto" w:fill="auto"/>
            <w:noWrap/>
            <w:vAlign w:val="bottom"/>
            <w:hideMark/>
          </w:tcPr>
          <w:p w14:paraId="752AC842"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0551716F"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center"/>
            <w:hideMark/>
          </w:tcPr>
          <w:p w14:paraId="207960B4"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bottom"/>
            <w:hideMark/>
          </w:tcPr>
          <w:p w14:paraId="6B7FA7C3"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298" w:type="dxa"/>
            <w:tcBorders>
              <w:top w:val="nil"/>
              <w:left w:val="nil"/>
              <w:bottom w:val="nil"/>
              <w:right w:val="nil"/>
            </w:tcBorders>
            <w:shd w:val="clear" w:color="auto" w:fill="auto"/>
            <w:noWrap/>
            <w:vAlign w:val="bottom"/>
            <w:hideMark/>
          </w:tcPr>
          <w:p w14:paraId="1B53E3E5"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7C5A8C00"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38B9C49A"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center"/>
            <w:hideMark/>
          </w:tcPr>
          <w:p w14:paraId="49B8114D"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single" w:sz="8" w:space="0" w:color="auto"/>
            </w:tcBorders>
            <w:shd w:val="clear" w:color="auto" w:fill="auto"/>
            <w:noWrap/>
            <w:vAlign w:val="center"/>
            <w:hideMark/>
          </w:tcPr>
          <w:p w14:paraId="357C8A25"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423" w:type="dxa"/>
            <w:tcBorders>
              <w:top w:val="nil"/>
              <w:left w:val="nil"/>
              <w:bottom w:val="nil"/>
              <w:right w:val="single" w:sz="8" w:space="0" w:color="auto"/>
            </w:tcBorders>
            <w:shd w:val="clear" w:color="auto" w:fill="auto"/>
            <w:noWrap/>
            <w:vAlign w:val="center"/>
            <w:hideMark/>
          </w:tcPr>
          <w:p w14:paraId="05CC78C0"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591" w:type="dxa"/>
            <w:tcBorders>
              <w:top w:val="nil"/>
              <w:left w:val="nil"/>
              <w:bottom w:val="nil"/>
              <w:right w:val="single" w:sz="8" w:space="0" w:color="auto"/>
            </w:tcBorders>
            <w:shd w:val="clear" w:color="000000" w:fill="C9C9C9"/>
            <w:noWrap/>
            <w:vAlign w:val="center"/>
            <w:hideMark/>
          </w:tcPr>
          <w:p w14:paraId="1040FFEC"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5</w:t>
            </w:r>
          </w:p>
        </w:tc>
        <w:tc>
          <w:tcPr>
            <w:tcW w:w="591" w:type="dxa"/>
            <w:tcBorders>
              <w:top w:val="nil"/>
              <w:left w:val="nil"/>
              <w:bottom w:val="nil"/>
              <w:right w:val="single" w:sz="8" w:space="0" w:color="auto"/>
            </w:tcBorders>
            <w:shd w:val="clear" w:color="000000" w:fill="C9C9C9"/>
            <w:vAlign w:val="center"/>
          </w:tcPr>
          <w:p w14:paraId="28A6AD9E"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Pr>
                <w:rFonts w:ascii="Calibri Light" w:eastAsia="Times New Roman" w:hAnsi="Calibri Light" w:cs="Calibri Light"/>
                <w:b/>
                <w:bCs/>
                <w:color w:val="000000"/>
                <w:sz w:val="16"/>
                <w:szCs w:val="16"/>
                <w:lang w:eastAsia="en-GB"/>
              </w:rPr>
              <w:t>7%</w:t>
            </w:r>
          </w:p>
        </w:tc>
      </w:tr>
      <w:tr w:rsidR="008D5384" w:rsidRPr="001566B8" w14:paraId="6547C340" w14:textId="77777777" w:rsidTr="002E0803">
        <w:trPr>
          <w:trHeight w:val="288"/>
        </w:trPr>
        <w:tc>
          <w:tcPr>
            <w:tcW w:w="5500" w:type="dxa"/>
            <w:tcBorders>
              <w:top w:val="nil"/>
              <w:left w:val="nil"/>
              <w:bottom w:val="nil"/>
              <w:right w:val="nil"/>
            </w:tcBorders>
            <w:shd w:val="clear" w:color="auto" w:fill="auto"/>
            <w:noWrap/>
            <w:vAlign w:val="center"/>
            <w:hideMark/>
          </w:tcPr>
          <w:p w14:paraId="6DD982E4" w14:textId="77777777" w:rsidR="008D5384" w:rsidRPr="001566B8" w:rsidRDefault="008D5384" w:rsidP="002E0803">
            <w:pPr>
              <w:spacing w:after="0" w:line="240" w:lineRule="auto"/>
              <w:rPr>
                <w:rFonts w:ascii="Calibri Light" w:eastAsia="Times New Roman" w:hAnsi="Calibri Light" w:cs="Calibri Light"/>
                <w:color w:val="000000"/>
                <w:sz w:val="16"/>
                <w:szCs w:val="16"/>
                <w:lang w:eastAsia="en-GB"/>
              </w:rPr>
            </w:pPr>
            <w:r w:rsidRPr="001566B8">
              <w:rPr>
                <w:rFonts w:ascii="Calibri Light" w:eastAsia="Times New Roman" w:hAnsi="Calibri Light" w:cs="Calibri Light"/>
                <w:color w:val="000000"/>
                <w:sz w:val="16"/>
                <w:szCs w:val="16"/>
                <w:lang w:eastAsia="en-GB"/>
              </w:rPr>
              <w:t>Large morning-evening differences in SNCT-calculated requirement</w:t>
            </w:r>
            <w:r w:rsidRPr="001566B8">
              <w:rPr>
                <w:rFonts w:ascii="Calibri Light" w:eastAsia="Times New Roman" w:hAnsi="Calibri Light" w:cs="Calibri Light"/>
                <w:color w:val="000000"/>
                <w:sz w:val="16"/>
                <w:szCs w:val="16"/>
                <w:vertAlign w:val="superscript"/>
                <w:lang w:eastAsia="en-GB"/>
              </w:rPr>
              <w:t xml:space="preserve"> a</w:t>
            </w:r>
          </w:p>
        </w:tc>
        <w:tc>
          <w:tcPr>
            <w:tcW w:w="460" w:type="dxa"/>
            <w:tcBorders>
              <w:top w:val="nil"/>
              <w:left w:val="single" w:sz="8" w:space="0" w:color="auto"/>
              <w:bottom w:val="nil"/>
              <w:right w:val="single" w:sz="8" w:space="0" w:color="auto"/>
            </w:tcBorders>
            <w:shd w:val="clear" w:color="auto" w:fill="auto"/>
            <w:noWrap/>
            <w:vAlign w:val="center"/>
            <w:hideMark/>
          </w:tcPr>
          <w:p w14:paraId="4C7F5ED0"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379" w:type="dxa"/>
            <w:tcBorders>
              <w:top w:val="nil"/>
              <w:left w:val="nil"/>
              <w:bottom w:val="nil"/>
              <w:right w:val="nil"/>
            </w:tcBorders>
            <w:shd w:val="clear" w:color="auto" w:fill="auto"/>
            <w:noWrap/>
            <w:vAlign w:val="center"/>
            <w:hideMark/>
          </w:tcPr>
          <w:p w14:paraId="4D652050"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379" w:type="dxa"/>
            <w:tcBorders>
              <w:top w:val="nil"/>
              <w:left w:val="nil"/>
              <w:bottom w:val="nil"/>
              <w:right w:val="nil"/>
            </w:tcBorders>
            <w:shd w:val="clear" w:color="auto" w:fill="auto"/>
            <w:noWrap/>
            <w:vAlign w:val="bottom"/>
            <w:hideMark/>
          </w:tcPr>
          <w:p w14:paraId="3B95733B" w14:textId="77777777" w:rsidR="008D5384" w:rsidRPr="001566B8" w:rsidRDefault="008D5384" w:rsidP="002E0803">
            <w:pPr>
              <w:spacing w:after="0" w:line="240" w:lineRule="auto"/>
              <w:jc w:val="right"/>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6F7273ED"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14D62E9B"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single" w:sz="8" w:space="0" w:color="auto"/>
            </w:tcBorders>
            <w:shd w:val="clear" w:color="auto" w:fill="auto"/>
            <w:noWrap/>
            <w:vAlign w:val="center"/>
            <w:hideMark/>
          </w:tcPr>
          <w:p w14:paraId="77C6AC2C"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298" w:type="dxa"/>
            <w:tcBorders>
              <w:top w:val="nil"/>
              <w:left w:val="nil"/>
              <w:bottom w:val="nil"/>
              <w:right w:val="nil"/>
            </w:tcBorders>
            <w:shd w:val="clear" w:color="auto" w:fill="auto"/>
            <w:noWrap/>
            <w:vAlign w:val="center"/>
            <w:hideMark/>
          </w:tcPr>
          <w:p w14:paraId="1BC81936"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298" w:type="dxa"/>
            <w:tcBorders>
              <w:top w:val="nil"/>
              <w:left w:val="nil"/>
              <w:bottom w:val="nil"/>
              <w:right w:val="nil"/>
            </w:tcBorders>
            <w:shd w:val="clear" w:color="auto" w:fill="auto"/>
            <w:noWrap/>
            <w:vAlign w:val="bottom"/>
            <w:hideMark/>
          </w:tcPr>
          <w:p w14:paraId="667BDE98" w14:textId="77777777" w:rsidR="008D5384" w:rsidRPr="001566B8" w:rsidRDefault="008D5384" w:rsidP="002E0803">
            <w:pPr>
              <w:spacing w:after="0" w:line="240" w:lineRule="auto"/>
              <w:jc w:val="right"/>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39174CFA"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4DF0F1E7"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2F7D1804"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6D0F16E9"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center"/>
            <w:hideMark/>
          </w:tcPr>
          <w:p w14:paraId="76EED117"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bottom"/>
            <w:hideMark/>
          </w:tcPr>
          <w:p w14:paraId="42D867A6"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298" w:type="dxa"/>
            <w:tcBorders>
              <w:top w:val="nil"/>
              <w:left w:val="nil"/>
              <w:bottom w:val="nil"/>
              <w:right w:val="nil"/>
            </w:tcBorders>
            <w:shd w:val="clear" w:color="auto" w:fill="auto"/>
            <w:noWrap/>
            <w:vAlign w:val="bottom"/>
            <w:hideMark/>
          </w:tcPr>
          <w:p w14:paraId="030D34BC"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single" w:sz="8" w:space="0" w:color="auto"/>
            </w:tcBorders>
            <w:shd w:val="clear" w:color="auto" w:fill="auto"/>
            <w:noWrap/>
            <w:vAlign w:val="center"/>
            <w:hideMark/>
          </w:tcPr>
          <w:p w14:paraId="2CACB337"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298" w:type="dxa"/>
            <w:tcBorders>
              <w:top w:val="nil"/>
              <w:left w:val="nil"/>
              <w:bottom w:val="nil"/>
              <w:right w:val="nil"/>
            </w:tcBorders>
            <w:shd w:val="clear" w:color="auto" w:fill="auto"/>
            <w:noWrap/>
            <w:vAlign w:val="center"/>
            <w:hideMark/>
          </w:tcPr>
          <w:p w14:paraId="7864112F"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bottom"/>
            <w:hideMark/>
          </w:tcPr>
          <w:p w14:paraId="31F41E81"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298" w:type="dxa"/>
            <w:tcBorders>
              <w:top w:val="nil"/>
              <w:left w:val="nil"/>
              <w:bottom w:val="nil"/>
              <w:right w:val="nil"/>
            </w:tcBorders>
            <w:shd w:val="clear" w:color="auto" w:fill="auto"/>
            <w:noWrap/>
            <w:vAlign w:val="bottom"/>
            <w:hideMark/>
          </w:tcPr>
          <w:p w14:paraId="7D42FA06"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0D7EBD1B"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52297146"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1AEB7AAD"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bottom"/>
            <w:hideMark/>
          </w:tcPr>
          <w:p w14:paraId="56CDF612"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nil"/>
            </w:tcBorders>
            <w:shd w:val="clear" w:color="auto" w:fill="auto"/>
            <w:noWrap/>
            <w:vAlign w:val="center"/>
            <w:hideMark/>
          </w:tcPr>
          <w:p w14:paraId="3665E55C"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298" w:type="dxa"/>
            <w:tcBorders>
              <w:top w:val="nil"/>
              <w:left w:val="nil"/>
              <w:bottom w:val="nil"/>
              <w:right w:val="nil"/>
            </w:tcBorders>
            <w:shd w:val="clear" w:color="auto" w:fill="auto"/>
            <w:noWrap/>
            <w:vAlign w:val="bottom"/>
            <w:hideMark/>
          </w:tcPr>
          <w:p w14:paraId="7E1CC592"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p>
        </w:tc>
        <w:tc>
          <w:tcPr>
            <w:tcW w:w="298" w:type="dxa"/>
            <w:tcBorders>
              <w:top w:val="nil"/>
              <w:left w:val="nil"/>
              <w:bottom w:val="nil"/>
              <w:right w:val="nil"/>
            </w:tcBorders>
            <w:shd w:val="clear" w:color="auto" w:fill="auto"/>
            <w:noWrap/>
            <w:vAlign w:val="bottom"/>
            <w:hideMark/>
          </w:tcPr>
          <w:p w14:paraId="30D4795C" w14:textId="77777777" w:rsidR="008D5384" w:rsidRPr="001566B8" w:rsidRDefault="008D5384" w:rsidP="002E0803">
            <w:pPr>
              <w:spacing w:after="0" w:line="240" w:lineRule="auto"/>
              <w:rPr>
                <w:rFonts w:ascii="Times New Roman" w:eastAsia="Times New Roman" w:hAnsi="Times New Roman" w:cs="Times New Roman"/>
                <w:sz w:val="20"/>
                <w:szCs w:val="20"/>
                <w:lang w:eastAsia="en-GB"/>
              </w:rPr>
            </w:pPr>
          </w:p>
        </w:tc>
        <w:tc>
          <w:tcPr>
            <w:tcW w:w="298" w:type="dxa"/>
            <w:tcBorders>
              <w:top w:val="nil"/>
              <w:left w:val="nil"/>
              <w:bottom w:val="nil"/>
              <w:right w:val="single" w:sz="8" w:space="0" w:color="auto"/>
            </w:tcBorders>
            <w:shd w:val="clear" w:color="auto" w:fill="auto"/>
            <w:noWrap/>
            <w:vAlign w:val="center"/>
            <w:hideMark/>
          </w:tcPr>
          <w:p w14:paraId="62409A0F"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423" w:type="dxa"/>
            <w:tcBorders>
              <w:top w:val="nil"/>
              <w:left w:val="nil"/>
              <w:bottom w:val="nil"/>
              <w:right w:val="single" w:sz="8" w:space="0" w:color="auto"/>
            </w:tcBorders>
            <w:shd w:val="clear" w:color="auto" w:fill="auto"/>
            <w:noWrap/>
            <w:vAlign w:val="center"/>
            <w:hideMark/>
          </w:tcPr>
          <w:p w14:paraId="636310E8"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591" w:type="dxa"/>
            <w:tcBorders>
              <w:top w:val="nil"/>
              <w:left w:val="nil"/>
              <w:bottom w:val="nil"/>
              <w:right w:val="single" w:sz="8" w:space="0" w:color="auto"/>
            </w:tcBorders>
            <w:shd w:val="clear" w:color="000000" w:fill="C9C9C9"/>
            <w:noWrap/>
            <w:vAlign w:val="center"/>
            <w:hideMark/>
          </w:tcPr>
          <w:p w14:paraId="6A8C7DDA"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4</w:t>
            </w:r>
          </w:p>
        </w:tc>
        <w:tc>
          <w:tcPr>
            <w:tcW w:w="591" w:type="dxa"/>
            <w:tcBorders>
              <w:top w:val="nil"/>
              <w:left w:val="nil"/>
              <w:bottom w:val="nil"/>
              <w:right w:val="single" w:sz="8" w:space="0" w:color="auto"/>
            </w:tcBorders>
            <w:shd w:val="clear" w:color="000000" w:fill="C9C9C9"/>
            <w:vAlign w:val="center"/>
          </w:tcPr>
          <w:p w14:paraId="2AC511C7"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Pr>
                <w:rFonts w:ascii="Calibri Light" w:eastAsia="Times New Roman" w:hAnsi="Calibri Light" w:cs="Calibri Light"/>
                <w:b/>
                <w:bCs/>
                <w:color w:val="000000"/>
                <w:sz w:val="16"/>
                <w:szCs w:val="16"/>
                <w:lang w:eastAsia="en-GB"/>
              </w:rPr>
              <w:t>5%</w:t>
            </w:r>
          </w:p>
        </w:tc>
      </w:tr>
      <w:tr w:rsidR="008D5384" w:rsidRPr="001566B8" w14:paraId="063B1CE5" w14:textId="77777777" w:rsidTr="002E0803">
        <w:trPr>
          <w:trHeight w:val="300"/>
        </w:trPr>
        <w:tc>
          <w:tcPr>
            <w:tcW w:w="5500" w:type="dxa"/>
            <w:tcBorders>
              <w:top w:val="nil"/>
              <w:left w:val="nil"/>
              <w:bottom w:val="nil"/>
              <w:right w:val="nil"/>
            </w:tcBorders>
            <w:shd w:val="clear" w:color="auto" w:fill="auto"/>
            <w:noWrap/>
            <w:vAlign w:val="center"/>
            <w:hideMark/>
          </w:tcPr>
          <w:p w14:paraId="0D1A64CA" w14:textId="77777777" w:rsidR="008D5384" w:rsidRPr="001566B8" w:rsidRDefault="008D5384" w:rsidP="002E0803">
            <w:pPr>
              <w:spacing w:after="0" w:line="240" w:lineRule="auto"/>
              <w:rPr>
                <w:rFonts w:ascii="Calibri Light" w:eastAsia="Times New Roman" w:hAnsi="Calibri Light" w:cs="Calibri Light"/>
                <w:color w:val="000000"/>
                <w:sz w:val="16"/>
                <w:szCs w:val="16"/>
                <w:lang w:eastAsia="en-GB"/>
              </w:rPr>
            </w:pPr>
            <w:r w:rsidRPr="001566B8">
              <w:rPr>
                <w:rFonts w:ascii="Calibri Light" w:eastAsia="Times New Roman" w:hAnsi="Calibri Light" w:cs="Calibri Light"/>
                <w:color w:val="000000"/>
                <w:sz w:val="16"/>
                <w:szCs w:val="16"/>
                <w:lang w:eastAsia="en-GB"/>
              </w:rPr>
              <w:t>High overstaffing (simulation)</w:t>
            </w:r>
            <w:r w:rsidRPr="001566B8">
              <w:rPr>
                <w:rFonts w:ascii="Calibri Light" w:eastAsia="Times New Roman" w:hAnsi="Calibri Light" w:cs="Calibri Light"/>
                <w:color w:val="000000"/>
                <w:sz w:val="16"/>
                <w:szCs w:val="16"/>
                <w:vertAlign w:val="superscript"/>
                <w:lang w:eastAsia="en-GB"/>
              </w:rPr>
              <w:t>b</w:t>
            </w:r>
          </w:p>
        </w:tc>
        <w:tc>
          <w:tcPr>
            <w:tcW w:w="460" w:type="dxa"/>
            <w:tcBorders>
              <w:top w:val="nil"/>
              <w:left w:val="single" w:sz="8" w:space="0" w:color="auto"/>
              <w:bottom w:val="single" w:sz="8" w:space="0" w:color="auto"/>
              <w:right w:val="single" w:sz="8" w:space="0" w:color="auto"/>
            </w:tcBorders>
            <w:shd w:val="clear" w:color="auto" w:fill="auto"/>
            <w:noWrap/>
            <w:vAlign w:val="center"/>
            <w:hideMark/>
          </w:tcPr>
          <w:p w14:paraId="48995A7F"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379" w:type="dxa"/>
            <w:tcBorders>
              <w:top w:val="nil"/>
              <w:left w:val="nil"/>
              <w:bottom w:val="single" w:sz="8" w:space="0" w:color="auto"/>
              <w:right w:val="nil"/>
            </w:tcBorders>
            <w:shd w:val="clear" w:color="auto" w:fill="auto"/>
            <w:noWrap/>
            <w:vAlign w:val="center"/>
            <w:hideMark/>
          </w:tcPr>
          <w:p w14:paraId="3E318E0F"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379" w:type="dxa"/>
            <w:tcBorders>
              <w:top w:val="nil"/>
              <w:left w:val="nil"/>
              <w:bottom w:val="single" w:sz="8" w:space="0" w:color="auto"/>
              <w:right w:val="nil"/>
            </w:tcBorders>
            <w:shd w:val="clear" w:color="auto" w:fill="auto"/>
            <w:noWrap/>
            <w:vAlign w:val="center"/>
            <w:hideMark/>
          </w:tcPr>
          <w:p w14:paraId="0E2399B6"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298" w:type="dxa"/>
            <w:tcBorders>
              <w:top w:val="nil"/>
              <w:left w:val="nil"/>
              <w:bottom w:val="single" w:sz="8" w:space="0" w:color="auto"/>
              <w:right w:val="nil"/>
            </w:tcBorders>
            <w:shd w:val="clear" w:color="auto" w:fill="auto"/>
            <w:noWrap/>
            <w:vAlign w:val="center"/>
            <w:hideMark/>
          </w:tcPr>
          <w:p w14:paraId="06CCA0CE"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298" w:type="dxa"/>
            <w:tcBorders>
              <w:top w:val="nil"/>
              <w:left w:val="nil"/>
              <w:bottom w:val="single" w:sz="8" w:space="0" w:color="auto"/>
              <w:right w:val="nil"/>
            </w:tcBorders>
            <w:shd w:val="clear" w:color="auto" w:fill="auto"/>
            <w:noWrap/>
            <w:vAlign w:val="center"/>
            <w:hideMark/>
          </w:tcPr>
          <w:p w14:paraId="7341AF76"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298" w:type="dxa"/>
            <w:tcBorders>
              <w:top w:val="nil"/>
              <w:left w:val="nil"/>
              <w:bottom w:val="single" w:sz="8" w:space="0" w:color="auto"/>
              <w:right w:val="single" w:sz="8" w:space="0" w:color="auto"/>
            </w:tcBorders>
            <w:shd w:val="clear" w:color="auto" w:fill="auto"/>
            <w:noWrap/>
            <w:vAlign w:val="center"/>
            <w:hideMark/>
          </w:tcPr>
          <w:p w14:paraId="39F53DA6"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298" w:type="dxa"/>
            <w:tcBorders>
              <w:top w:val="nil"/>
              <w:left w:val="nil"/>
              <w:bottom w:val="single" w:sz="8" w:space="0" w:color="auto"/>
              <w:right w:val="nil"/>
            </w:tcBorders>
            <w:shd w:val="clear" w:color="auto" w:fill="auto"/>
            <w:noWrap/>
            <w:vAlign w:val="center"/>
            <w:hideMark/>
          </w:tcPr>
          <w:p w14:paraId="104AE5D8"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298" w:type="dxa"/>
            <w:tcBorders>
              <w:top w:val="nil"/>
              <w:left w:val="nil"/>
              <w:bottom w:val="single" w:sz="8" w:space="0" w:color="auto"/>
              <w:right w:val="nil"/>
            </w:tcBorders>
            <w:shd w:val="clear" w:color="auto" w:fill="auto"/>
            <w:noWrap/>
            <w:vAlign w:val="center"/>
            <w:hideMark/>
          </w:tcPr>
          <w:p w14:paraId="24604F76"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298" w:type="dxa"/>
            <w:tcBorders>
              <w:top w:val="nil"/>
              <w:left w:val="nil"/>
              <w:bottom w:val="single" w:sz="8" w:space="0" w:color="auto"/>
              <w:right w:val="nil"/>
            </w:tcBorders>
            <w:shd w:val="clear" w:color="auto" w:fill="auto"/>
            <w:noWrap/>
            <w:vAlign w:val="center"/>
            <w:hideMark/>
          </w:tcPr>
          <w:p w14:paraId="1DD519FE"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298" w:type="dxa"/>
            <w:tcBorders>
              <w:top w:val="nil"/>
              <w:left w:val="nil"/>
              <w:bottom w:val="single" w:sz="8" w:space="0" w:color="auto"/>
              <w:right w:val="nil"/>
            </w:tcBorders>
            <w:shd w:val="clear" w:color="auto" w:fill="auto"/>
            <w:noWrap/>
            <w:vAlign w:val="center"/>
            <w:hideMark/>
          </w:tcPr>
          <w:p w14:paraId="1352DAA0"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298" w:type="dxa"/>
            <w:tcBorders>
              <w:top w:val="nil"/>
              <w:left w:val="nil"/>
              <w:bottom w:val="single" w:sz="8" w:space="0" w:color="auto"/>
              <w:right w:val="nil"/>
            </w:tcBorders>
            <w:shd w:val="clear" w:color="auto" w:fill="auto"/>
            <w:noWrap/>
            <w:vAlign w:val="center"/>
            <w:hideMark/>
          </w:tcPr>
          <w:p w14:paraId="6C99EC30"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298" w:type="dxa"/>
            <w:tcBorders>
              <w:top w:val="nil"/>
              <w:left w:val="nil"/>
              <w:bottom w:val="single" w:sz="8" w:space="0" w:color="auto"/>
              <w:right w:val="nil"/>
            </w:tcBorders>
            <w:shd w:val="clear" w:color="auto" w:fill="auto"/>
            <w:noWrap/>
            <w:vAlign w:val="center"/>
            <w:hideMark/>
          </w:tcPr>
          <w:p w14:paraId="6806D2E3"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298" w:type="dxa"/>
            <w:tcBorders>
              <w:top w:val="nil"/>
              <w:left w:val="nil"/>
              <w:bottom w:val="single" w:sz="8" w:space="0" w:color="auto"/>
              <w:right w:val="nil"/>
            </w:tcBorders>
            <w:shd w:val="clear" w:color="auto" w:fill="auto"/>
            <w:noWrap/>
            <w:vAlign w:val="center"/>
            <w:hideMark/>
          </w:tcPr>
          <w:p w14:paraId="68D54C91"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298" w:type="dxa"/>
            <w:tcBorders>
              <w:top w:val="nil"/>
              <w:left w:val="nil"/>
              <w:bottom w:val="single" w:sz="8" w:space="0" w:color="auto"/>
              <w:right w:val="nil"/>
            </w:tcBorders>
            <w:shd w:val="clear" w:color="auto" w:fill="auto"/>
            <w:noWrap/>
            <w:vAlign w:val="center"/>
            <w:hideMark/>
          </w:tcPr>
          <w:p w14:paraId="59E74B6A"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298" w:type="dxa"/>
            <w:tcBorders>
              <w:top w:val="nil"/>
              <w:left w:val="nil"/>
              <w:bottom w:val="single" w:sz="8" w:space="0" w:color="auto"/>
              <w:right w:val="nil"/>
            </w:tcBorders>
            <w:shd w:val="clear" w:color="auto" w:fill="auto"/>
            <w:noWrap/>
            <w:vAlign w:val="center"/>
            <w:hideMark/>
          </w:tcPr>
          <w:p w14:paraId="1944FB33"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298" w:type="dxa"/>
            <w:tcBorders>
              <w:top w:val="nil"/>
              <w:left w:val="nil"/>
              <w:bottom w:val="single" w:sz="8" w:space="0" w:color="auto"/>
              <w:right w:val="single" w:sz="8" w:space="0" w:color="auto"/>
            </w:tcBorders>
            <w:shd w:val="clear" w:color="auto" w:fill="auto"/>
            <w:noWrap/>
            <w:vAlign w:val="center"/>
            <w:hideMark/>
          </w:tcPr>
          <w:p w14:paraId="06659744"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298" w:type="dxa"/>
            <w:tcBorders>
              <w:top w:val="nil"/>
              <w:left w:val="nil"/>
              <w:bottom w:val="single" w:sz="8" w:space="0" w:color="auto"/>
              <w:right w:val="nil"/>
            </w:tcBorders>
            <w:shd w:val="clear" w:color="auto" w:fill="auto"/>
            <w:noWrap/>
            <w:vAlign w:val="center"/>
            <w:hideMark/>
          </w:tcPr>
          <w:p w14:paraId="0268C6FA"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298" w:type="dxa"/>
            <w:tcBorders>
              <w:top w:val="nil"/>
              <w:left w:val="nil"/>
              <w:bottom w:val="single" w:sz="8" w:space="0" w:color="auto"/>
              <w:right w:val="nil"/>
            </w:tcBorders>
            <w:shd w:val="clear" w:color="auto" w:fill="auto"/>
            <w:noWrap/>
            <w:vAlign w:val="center"/>
            <w:hideMark/>
          </w:tcPr>
          <w:p w14:paraId="08A60BF0"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298" w:type="dxa"/>
            <w:tcBorders>
              <w:top w:val="nil"/>
              <w:left w:val="nil"/>
              <w:bottom w:val="single" w:sz="8" w:space="0" w:color="auto"/>
              <w:right w:val="nil"/>
            </w:tcBorders>
            <w:shd w:val="clear" w:color="auto" w:fill="auto"/>
            <w:noWrap/>
            <w:vAlign w:val="center"/>
            <w:hideMark/>
          </w:tcPr>
          <w:p w14:paraId="6524A29F"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298" w:type="dxa"/>
            <w:tcBorders>
              <w:top w:val="nil"/>
              <w:left w:val="nil"/>
              <w:bottom w:val="single" w:sz="8" w:space="0" w:color="auto"/>
              <w:right w:val="nil"/>
            </w:tcBorders>
            <w:shd w:val="clear" w:color="auto" w:fill="auto"/>
            <w:noWrap/>
            <w:vAlign w:val="center"/>
            <w:hideMark/>
          </w:tcPr>
          <w:p w14:paraId="497F9394"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298" w:type="dxa"/>
            <w:tcBorders>
              <w:top w:val="nil"/>
              <w:left w:val="nil"/>
              <w:bottom w:val="single" w:sz="8" w:space="0" w:color="auto"/>
              <w:right w:val="nil"/>
            </w:tcBorders>
            <w:shd w:val="clear" w:color="auto" w:fill="auto"/>
            <w:noWrap/>
            <w:vAlign w:val="center"/>
            <w:hideMark/>
          </w:tcPr>
          <w:p w14:paraId="3E4D7FEA"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298" w:type="dxa"/>
            <w:tcBorders>
              <w:top w:val="nil"/>
              <w:left w:val="nil"/>
              <w:bottom w:val="single" w:sz="8" w:space="0" w:color="auto"/>
              <w:right w:val="nil"/>
            </w:tcBorders>
            <w:shd w:val="clear" w:color="auto" w:fill="auto"/>
            <w:noWrap/>
            <w:vAlign w:val="center"/>
            <w:hideMark/>
          </w:tcPr>
          <w:p w14:paraId="3E31041B"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298" w:type="dxa"/>
            <w:tcBorders>
              <w:top w:val="nil"/>
              <w:left w:val="nil"/>
              <w:bottom w:val="single" w:sz="8" w:space="0" w:color="auto"/>
              <w:right w:val="nil"/>
            </w:tcBorders>
            <w:shd w:val="clear" w:color="auto" w:fill="auto"/>
            <w:noWrap/>
            <w:vAlign w:val="center"/>
            <w:hideMark/>
          </w:tcPr>
          <w:p w14:paraId="79776050"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298" w:type="dxa"/>
            <w:tcBorders>
              <w:top w:val="nil"/>
              <w:left w:val="nil"/>
              <w:bottom w:val="single" w:sz="8" w:space="0" w:color="auto"/>
              <w:right w:val="nil"/>
            </w:tcBorders>
            <w:shd w:val="clear" w:color="auto" w:fill="auto"/>
            <w:noWrap/>
            <w:vAlign w:val="center"/>
            <w:hideMark/>
          </w:tcPr>
          <w:p w14:paraId="73B6DB77"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298" w:type="dxa"/>
            <w:tcBorders>
              <w:top w:val="nil"/>
              <w:left w:val="nil"/>
              <w:bottom w:val="single" w:sz="8" w:space="0" w:color="auto"/>
              <w:right w:val="nil"/>
            </w:tcBorders>
            <w:shd w:val="clear" w:color="auto" w:fill="auto"/>
            <w:noWrap/>
            <w:vAlign w:val="center"/>
            <w:hideMark/>
          </w:tcPr>
          <w:p w14:paraId="490E4E8E"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298" w:type="dxa"/>
            <w:tcBorders>
              <w:top w:val="nil"/>
              <w:left w:val="nil"/>
              <w:bottom w:val="single" w:sz="8" w:space="0" w:color="auto"/>
              <w:right w:val="nil"/>
            </w:tcBorders>
            <w:shd w:val="clear" w:color="auto" w:fill="auto"/>
            <w:noWrap/>
            <w:vAlign w:val="center"/>
            <w:hideMark/>
          </w:tcPr>
          <w:p w14:paraId="44E86DD6"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 </w:t>
            </w:r>
          </w:p>
        </w:tc>
        <w:tc>
          <w:tcPr>
            <w:tcW w:w="298" w:type="dxa"/>
            <w:tcBorders>
              <w:top w:val="nil"/>
              <w:left w:val="nil"/>
              <w:bottom w:val="single" w:sz="8" w:space="0" w:color="auto"/>
              <w:right w:val="single" w:sz="8" w:space="0" w:color="auto"/>
            </w:tcBorders>
            <w:shd w:val="clear" w:color="auto" w:fill="auto"/>
            <w:noWrap/>
            <w:vAlign w:val="center"/>
            <w:hideMark/>
          </w:tcPr>
          <w:p w14:paraId="23CA72D3"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423" w:type="dxa"/>
            <w:tcBorders>
              <w:top w:val="nil"/>
              <w:left w:val="nil"/>
              <w:bottom w:val="single" w:sz="8" w:space="0" w:color="auto"/>
              <w:right w:val="single" w:sz="8" w:space="0" w:color="auto"/>
            </w:tcBorders>
            <w:shd w:val="clear" w:color="auto" w:fill="auto"/>
            <w:noWrap/>
            <w:vAlign w:val="center"/>
            <w:hideMark/>
          </w:tcPr>
          <w:p w14:paraId="28A3D874"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x</w:t>
            </w:r>
          </w:p>
        </w:tc>
        <w:tc>
          <w:tcPr>
            <w:tcW w:w="591" w:type="dxa"/>
            <w:tcBorders>
              <w:top w:val="nil"/>
              <w:left w:val="nil"/>
              <w:bottom w:val="single" w:sz="8" w:space="0" w:color="auto"/>
              <w:right w:val="single" w:sz="8" w:space="0" w:color="auto"/>
            </w:tcBorders>
            <w:shd w:val="clear" w:color="000000" w:fill="C9C9C9"/>
            <w:noWrap/>
            <w:vAlign w:val="center"/>
            <w:hideMark/>
          </w:tcPr>
          <w:p w14:paraId="30B39EC7"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sidRPr="001566B8">
              <w:rPr>
                <w:rFonts w:ascii="Calibri Light" w:eastAsia="Times New Roman" w:hAnsi="Calibri Light" w:cs="Calibri Light"/>
                <w:b/>
                <w:bCs/>
                <w:color w:val="000000"/>
                <w:sz w:val="16"/>
                <w:szCs w:val="16"/>
                <w:lang w:eastAsia="en-GB"/>
              </w:rPr>
              <w:t>2</w:t>
            </w:r>
          </w:p>
        </w:tc>
        <w:tc>
          <w:tcPr>
            <w:tcW w:w="591" w:type="dxa"/>
            <w:tcBorders>
              <w:top w:val="nil"/>
              <w:left w:val="nil"/>
              <w:bottom w:val="single" w:sz="8" w:space="0" w:color="auto"/>
              <w:right w:val="single" w:sz="8" w:space="0" w:color="auto"/>
            </w:tcBorders>
            <w:shd w:val="clear" w:color="000000" w:fill="C9C9C9"/>
            <w:vAlign w:val="center"/>
          </w:tcPr>
          <w:p w14:paraId="75DEFA74" w14:textId="77777777" w:rsidR="008D5384" w:rsidRPr="001566B8" w:rsidRDefault="008D5384" w:rsidP="002E0803">
            <w:pPr>
              <w:spacing w:after="0" w:line="240" w:lineRule="auto"/>
              <w:jc w:val="right"/>
              <w:rPr>
                <w:rFonts w:ascii="Calibri Light" w:eastAsia="Times New Roman" w:hAnsi="Calibri Light" w:cs="Calibri Light"/>
                <w:b/>
                <w:bCs/>
                <w:color w:val="000000"/>
                <w:sz w:val="16"/>
                <w:szCs w:val="16"/>
                <w:lang w:eastAsia="en-GB"/>
              </w:rPr>
            </w:pPr>
            <w:r>
              <w:rPr>
                <w:rFonts w:ascii="Calibri Light" w:eastAsia="Times New Roman" w:hAnsi="Calibri Light" w:cs="Calibri Light"/>
                <w:b/>
                <w:bCs/>
                <w:color w:val="000000"/>
                <w:sz w:val="16"/>
                <w:szCs w:val="16"/>
                <w:lang w:eastAsia="en-GB"/>
              </w:rPr>
              <w:t>3%</w:t>
            </w:r>
          </w:p>
        </w:tc>
      </w:tr>
    </w:tbl>
    <w:p w14:paraId="64FFC934" w14:textId="37DAE6EC" w:rsidR="000C5C16" w:rsidRDefault="002E0803" w:rsidP="008D5384">
      <w:pPr>
        <w:rPr>
          <w:i/>
          <w:sz w:val="16"/>
          <w:szCs w:val="16"/>
        </w:rPr>
      </w:pPr>
      <w:r w:rsidRPr="00FD7B75">
        <w:rPr>
          <w:i/>
          <w:sz w:val="16"/>
          <w:szCs w:val="16"/>
        </w:rPr>
        <w:t>Footnotes:</w:t>
      </w:r>
      <w:r w:rsidR="000C5C16" w:rsidRPr="000C5C16">
        <w:rPr>
          <w:color w:val="FF0000"/>
          <w:sz w:val="16"/>
          <w:szCs w:val="16"/>
        </w:rPr>
        <w:t xml:space="preserve"> </w:t>
      </w:r>
      <w:r w:rsidR="000C5C16" w:rsidRPr="0017779D">
        <w:rPr>
          <w:sz w:val="16"/>
          <w:szCs w:val="16"/>
        </w:rPr>
        <w:t xml:space="preserve">Crosses represent the measures flagged, e.g. </w:t>
      </w:r>
      <w:r w:rsidR="00246CA8" w:rsidRPr="0017779D">
        <w:rPr>
          <w:sz w:val="16"/>
          <w:szCs w:val="16"/>
        </w:rPr>
        <w:t>Of the 30 wards that flag 1 measure, 12 wards flag</w:t>
      </w:r>
      <w:r w:rsidR="00483797" w:rsidRPr="0017779D">
        <w:rPr>
          <w:sz w:val="16"/>
          <w:szCs w:val="16"/>
        </w:rPr>
        <w:t xml:space="preserve"> </w:t>
      </w:r>
      <w:r w:rsidR="00246CA8" w:rsidRPr="0017779D">
        <w:rPr>
          <w:sz w:val="16"/>
          <w:szCs w:val="16"/>
        </w:rPr>
        <w:t>high understaffing (actual)</w:t>
      </w:r>
      <w:r w:rsidR="007D2BBD" w:rsidRPr="0017779D">
        <w:rPr>
          <w:sz w:val="16"/>
          <w:szCs w:val="16"/>
        </w:rPr>
        <w:t xml:space="preserve"> and o</w:t>
      </w:r>
      <w:r w:rsidR="00246CA8" w:rsidRPr="0017779D">
        <w:rPr>
          <w:sz w:val="16"/>
          <w:szCs w:val="16"/>
        </w:rPr>
        <w:t xml:space="preserve">f the 20 </w:t>
      </w:r>
      <w:r w:rsidR="00287201" w:rsidRPr="0017779D">
        <w:rPr>
          <w:sz w:val="16"/>
          <w:szCs w:val="16"/>
        </w:rPr>
        <w:t xml:space="preserve">wards </w:t>
      </w:r>
      <w:r w:rsidR="00246CA8" w:rsidRPr="0017779D">
        <w:rPr>
          <w:sz w:val="16"/>
          <w:szCs w:val="16"/>
        </w:rPr>
        <w:t>that flag two measures</w:t>
      </w:r>
      <w:r w:rsidR="007D2BBD" w:rsidRPr="0017779D">
        <w:rPr>
          <w:sz w:val="16"/>
          <w:szCs w:val="16"/>
        </w:rPr>
        <w:t>,</w:t>
      </w:r>
      <w:r w:rsidR="00246CA8" w:rsidRPr="0017779D">
        <w:rPr>
          <w:sz w:val="16"/>
          <w:szCs w:val="16"/>
        </w:rPr>
        <w:t xml:space="preserve"> 6 </w:t>
      </w:r>
      <w:proofErr w:type="gramStart"/>
      <w:r w:rsidR="00246CA8" w:rsidRPr="0017779D">
        <w:rPr>
          <w:sz w:val="16"/>
          <w:szCs w:val="16"/>
        </w:rPr>
        <w:t>flag</w:t>
      </w:r>
      <w:proofErr w:type="gramEnd"/>
      <w:r w:rsidR="00246CA8" w:rsidRPr="0017779D">
        <w:rPr>
          <w:sz w:val="16"/>
          <w:szCs w:val="16"/>
        </w:rPr>
        <w:t xml:space="preserve"> both high understaffing and large sample size</w:t>
      </w:r>
      <w:r w:rsidR="007D2BBD" w:rsidRPr="0017779D">
        <w:rPr>
          <w:sz w:val="16"/>
          <w:szCs w:val="16"/>
        </w:rPr>
        <w:t xml:space="preserve"> needed for a precise estimate of the establishment. </w:t>
      </w:r>
      <w:r w:rsidR="00246CA8" w:rsidRPr="0017779D">
        <w:rPr>
          <w:sz w:val="16"/>
          <w:szCs w:val="16"/>
        </w:rPr>
        <w:t xml:space="preserve">  </w:t>
      </w:r>
    </w:p>
    <w:p w14:paraId="31BD29C3" w14:textId="77777777" w:rsidR="00287201" w:rsidRDefault="002E0803" w:rsidP="008D5384">
      <w:pPr>
        <w:rPr>
          <w:i/>
          <w:sz w:val="16"/>
          <w:szCs w:val="16"/>
        </w:rPr>
      </w:pPr>
      <w:r w:rsidRPr="00FD7B75">
        <w:rPr>
          <w:i/>
          <w:sz w:val="16"/>
          <w:szCs w:val="16"/>
        </w:rPr>
        <w:t xml:space="preserve"> </w:t>
      </w:r>
      <w:r w:rsidR="008D5384" w:rsidRPr="00FD7B75">
        <w:rPr>
          <w:i/>
          <w:sz w:val="16"/>
          <w:szCs w:val="16"/>
        </w:rPr>
        <w:t xml:space="preserve">a – for these criteria, total possible is 74 because where there were ward changes, we considered as multiple wards, </w:t>
      </w:r>
    </w:p>
    <w:p w14:paraId="24D02E45" w14:textId="63D9B337" w:rsidR="008D5384" w:rsidRPr="00FD7B75" w:rsidRDefault="008D5384" w:rsidP="008D5384">
      <w:pPr>
        <w:rPr>
          <w:i/>
          <w:sz w:val="16"/>
          <w:szCs w:val="16"/>
        </w:rPr>
      </w:pPr>
      <w:r w:rsidRPr="00FD7B75">
        <w:rPr>
          <w:i/>
          <w:sz w:val="16"/>
          <w:szCs w:val="16"/>
        </w:rPr>
        <w:t>b – total possible is 69 wards to avoid duplication of wards in simulation</w:t>
      </w:r>
      <w:r w:rsidR="002E0803" w:rsidRPr="00FD7B75">
        <w:rPr>
          <w:i/>
          <w:sz w:val="16"/>
          <w:szCs w:val="16"/>
        </w:rPr>
        <w:t xml:space="preserve">. </w:t>
      </w:r>
    </w:p>
    <w:p w14:paraId="618BE5EE" w14:textId="77777777" w:rsidR="008D5384" w:rsidRDefault="008D5384" w:rsidP="008D5384">
      <w:pPr>
        <w:pStyle w:val="Caption"/>
        <w:keepNext/>
        <w:rPr>
          <w:rFonts w:asciiTheme="majorHAnsi" w:eastAsiaTheme="majorEastAsia" w:hAnsiTheme="majorHAnsi" w:cstheme="majorBidi"/>
          <w:color w:val="2E74B5" w:themeColor="accent1" w:themeShade="BF"/>
          <w:sz w:val="26"/>
          <w:szCs w:val="26"/>
        </w:rPr>
        <w:sectPr w:rsidR="008D5384" w:rsidSect="006D2218">
          <w:pgSz w:w="16838" w:h="11906" w:orient="landscape"/>
          <w:pgMar w:top="1440" w:right="1440" w:bottom="1440" w:left="1440" w:header="708" w:footer="708" w:gutter="0"/>
          <w:cols w:space="708"/>
          <w:docGrid w:linePitch="360"/>
        </w:sectPr>
      </w:pPr>
      <w:r>
        <w:rPr>
          <w:rFonts w:asciiTheme="majorHAnsi" w:eastAsiaTheme="majorEastAsia" w:hAnsiTheme="majorHAnsi" w:cstheme="majorBidi"/>
          <w:color w:val="2E74B5" w:themeColor="accent1" w:themeShade="BF"/>
          <w:sz w:val="26"/>
          <w:szCs w:val="26"/>
        </w:rPr>
        <w:br w:type="page"/>
      </w:r>
      <w:bookmarkStart w:id="6" w:name="_Ref57299366"/>
    </w:p>
    <w:p w14:paraId="4F00C5A2" w14:textId="431C574B" w:rsidR="008D5384" w:rsidRDefault="008D5384" w:rsidP="008D5384">
      <w:pPr>
        <w:pStyle w:val="Caption"/>
        <w:keepNext/>
      </w:pPr>
      <w:r>
        <w:t xml:space="preserve">Table </w:t>
      </w:r>
      <w:fldSimple w:instr=" SEQ Table \* ARABIC ">
        <w:r w:rsidR="006D2218">
          <w:rPr>
            <w:noProof/>
          </w:rPr>
          <w:t>3</w:t>
        </w:r>
      </w:fldSimple>
      <w:bookmarkEnd w:id="6"/>
      <w:r>
        <w:t xml:space="preserve"> Nursing workforce leads’ suggestions of reasons why the SNCT may fit less well in some wards</w:t>
      </w:r>
    </w:p>
    <w:tbl>
      <w:tblPr>
        <w:tblStyle w:val="TableGrid1"/>
        <w:tblW w:w="102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1509"/>
        <w:gridCol w:w="3427"/>
        <w:gridCol w:w="897"/>
        <w:gridCol w:w="4383"/>
      </w:tblGrid>
      <w:tr w:rsidR="008D5384" w:rsidRPr="001267D6" w14:paraId="62D9BCC8" w14:textId="77777777" w:rsidTr="002E0803">
        <w:trPr>
          <w:trHeight w:val="471"/>
        </w:trPr>
        <w:tc>
          <w:tcPr>
            <w:tcW w:w="1509" w:type="dxa"/>
            <w:tcBorders>
              <w:bottom w:val="single" w:sz="4" w:space="0" w:color="auto"/>
            </w:tcBorders>
          </w:tcPr>
          <w:p w14:paraId="6BAAC073" w14:textId="77777777" w:rsidR="008D5384" w:rsidRPr="001267D6" w:rsidRDefault="008D5384" w:rsidP="002E0803">
            <w:pPr>
              <w:rPr>
                <w:rFonts w:cstheme="minorHAnsi"/>
                <w:b/>
                <w:sz w:val="20"/>
                <w:szCs w:val="20"/>
              </w:rPr>
            </w:pPr>
            <w:r w:rsidRPr="001267D6">
              <w:rPr>
                <w:rFonts w:cstheme="minorHAnsi"/>
                <w:b/>
                <w:sz w:val="20"/>
                <w:szCs w:val="20"/>
              </w:rPr>
              <w:t>Ward factor</w:t>
            </w:r>
          </w:p>
        </w:tc>
        <w:tc>
          <w:tcPr>
            <w:tcW w:w="3427" w:type="dxa"/>
            <w:tcBorders>
              <w:bottom w:val="single" w:sz="4" w:space="0" w:color="auto"/>
            </w:tcBorders>
          </w:tcPr>
          <w:p w14:paraId="10A5EB80" w14:textId="77777777" w:rsidR="008D5384" w:rsidRPr="001267D6" w:rsidRDefault="008D5384" w:rsidP="002E0803">
            <w:pPr>
              <w:rPr>
                <w:rFonts w:cstheme="minorHAnsi"/>
                <w:b/>
                <w:sz w:val="20"/>
                <w:szCs w:val="20"/>
              </w:rPr>
            </w:pPr>
            <w:r w:rsidRPr="001267D6">
              <w:rPr>
                <w:rFonts w:cstheme="minorHAnsi"/>
                <w:b/>
                <w:sz w:val="20"/>
                <w:szCs w:val="20"/>
              </w:rPr>
              <w:t>Expert judgement (of why wards in “poor fit” list)</w:t>
            </w:r>
          </w:p>
        </w:tc>
        <w:tc>
          <w:tcPr>
            <w:tcW w:w="897" w:type="dxa"/>
            <w:tcBorders>
              <w:bottom w:val="single" w:sz="4" w:space="0" w:color="auto"/>
            </w:tcBorders>
          </w:tcPr>
          <w:p w14:paraId="48483A62" w14:textId="77777777" w:rsidR="008D5384" w:rsidRDefault="008D5384" w:rsidP="002E0803">
            <w:pPr>
              <w:rPr>
                <w:rFonts w:cstheme="minorHAnsi"/>
                <w:b/>
                <w:sz w:val="20"/>
                <w:szCs w:val="20"/>
              </w:rPr>
            </w:pPr>
            <w:r>
              <w:rPr>
                <w:rFonts w:cstheme="minorHAnsi"/>
                <w:b/>
                <w:sz w:val="20"/>
                <w:szCs w:val="20"/>
              </w:rPr>
              <w:t>Number of wards</w:t>
            </w:r>
          </w:p>
        </w:tc>
        <w:tc>
          <w:tcPr>
            <w:tcW w:w="4383" w:type="dxa"/>
            <w:tcBorders>
              <w:bottom w:val="single" w:sz="4" w:space="0" w:color="auto"/>
            </w:tcBorders>
          </w:tcPr>
          <w:p w14:paraId="15F493E0" w14:textId="77777777" w:rsidR="008D5384" w:rsidRPr="001267D6" w:rsidRDefault="008D5384" w:rsidP="002E0803">
            <w:pPr>
              <w:rPr>
                <w:rFonts w:cstheme="minorHAnsi"/>
                <w:b/>
                <w:sz w:val="20"/>
                <w:szCs w:val="20"/>
              </w:rPr>
            </w:pPr>
            <w:r>
              <w:rPr>
                <w:rFonts w:cstheme="minorHAnsi"/>
                <w:b/>
                <w:sz w:val="20"/>
                <w:szCs w:val="20"/>
              </w:rPr>
              <w:t>Implied h</w:t>
            </w:r>
            <w:r w:rsidRPr="001267D6">
              <w:rPr>
                <w:rFonts w:cstheme="minorHAnsi"/>
                <w:b/>
                <w:sz w:val="20"/>
                <w:szCs w:val="20"/>
              </w:rPr>
              <w:t>ypothesis</w:t>
            </w:r>
          </w:p>
        </w:tc>
      </w:tr>
      <w:tr w:rsidR="008D5384" w:rsidRPr="001267D6" w14:paraId="4342D551" w14:textId="77777777" w:rsidTr="002E0803">
        <w:trPr>
          <w:trHeight w:val="1415"/>
        </w:trPr>
        <w:tc>
          <w:tcPr>
            <w:tcW w:w="1509" w:type="dxa"/>
            <w:tcBorders>
              <w:top w:val="single" w:sz="4" w:space="0" w:color="auto"/>
            </w:tcBorders>
          </w:tcPr>
          <w:p w14:paraId="562C3EA3" w14:textId="77777777" w:rsidR="008D5384" w:rsidRPr="001267D6" w:rsidRDefault="008D5384" w:rsidP="002E0803">
            <w:pPr>
              <w:rPr>
                <w:rFonts w:cstheme="minorHAnsi"/>
                <w:b/>
                <w:sz w:val="20"/>
                <w:szCs w:val="20"/>
              </w:rPr>
            </w:pPr>
            <w:r w:rsidRPr="001267D6">
              <w:rPr>
                <w:rFonts w:cstheme="minorHAnsi"/>
                <w:b/>
                <w:sz w:val="20"/>
                <w:szCs w:val="20"/>
              </w:rPr>
              <w:t>Throughput</w:t>
            </w:r>
          </w:p>
        </w:tc>
        <w:tc>
          <w:tcPr>
            <w:tcW w:w="3427" w:type="dxa"/>
            <w:tcBorders>
              <w:top w:val="single" w:sz="4" w:space="0" w:color="auto"/>
            </w:tcBorders>
          </w:tcPr>
          <w:p w14:paraId="7A6BE853" w14:textId="77777777" w:rsidR="008D5384" w:rsidRPr="001267D6" w:rsidRDefault="008D5384" w:rsidP="002E0803">
            <w:pPr>
              <w:rPr>
                <w:rFonts w:cstheme="minorHAnsi"/>
                <w:sz w:val="20"/>
                <w:szCs w:val="20"/>
              </w:rPr>
            </w:pPr>
            <w:r w:rsidRPr="001267D6">
              <w:rPr>
                <w:rFonts w:cstheme="minorHAnsi"/>
                <w:sz w:val="20"/>
                <w:szCs w:val="20"/>
              </w:rPr>
              <w:t xml:space="preserve">“As an assessment area with acutely unwell patients being admitted and transferred throughout the </w:t>
            </w:r>
            <w:proofErr w:type="gramStart"/>
            <w:r w:rsidRPr="001267D6">
              <w:rPr>
                <w:rFonts w:cstheme="minorHAnsi"/>
                <w:sz w:val="20"/>
                <w:szCs w:val="20"/>
              </w:rPr>
              <w:t>24 hour</w:t>
            </w:r>
            <w:proofErr w:type="gramEnd"/>
            <w:r w:rsidRPr="001267D6">
              <w:rPr>
                <w:rFonts w:cstheme="minorHAnsi"/>
                <w:sz w:val="20"/>
                <w:szCs w:val="20"/>
              </w:rPr>
              <w:t xml:space="preserve"> period the acuity and dependency of all patients is not necessarily captured using the SNCT census checks am and pm.”</w:t>
            </w:r>
          </w:p>
          <w:p w14:paraId="18BCB4B0" w14:textId="77777777" w:rsidR="008D5384" w:rsidRPr="001267D6" w:rsidRDefault="008D5384" w:rsidP="002E0803">
            <w:pPr>
              <w:rPr>
                <w:rFonts w:cstheme="minorHAnsi"/>
                <w:sz w:val="20"/>
                <w:szCs w:val="20"/>
              </w:rPr>
            </w:pPr>
          </w:p>
        </w:tc>
        <w:tc>
          <w:tcPr>
            <w:tcW w:w="897" w:type="dxa"/>
            <w:tcBorders>
              <w:top w:val="single" w:sz="4" w:space="0" w:color="auto"/>
            </w:tcBorders>
          </w:tcPr>
          <w:p w14:paraId="1A6C7338" w14:textId="77777777" w:rsidR="008D5384" w:rsidRPr="001267D6" w:rsidRDefault="008D5384" w:rsidP="002E0803">
            <w:pPr>
              <w:rPr>
                <w:rFonts w:cstheme="minorHAnsi"/>
                <w:sz w:val="20"/>
                <w:szCs w:val="20"/>
              </w:rPr>
            </w:pPr>
            <w:r>
              <w:rPr>
                <w:rFonts w:cstheme="minorHAnsi"/>
                <w:sz w:val="20"/>
                <w:szCs w:val="20"/>
              </w:rPr>
              <w:t>3</w:t>
            </w:r>
          </w:p>
        </w:tc>
        <w:tc>
          <w:tcPr>
            <w:tcW w:w="4383" w:type="dxa"/>
            <w:tcBorders>
              <w:top w:val="single" w:sz="4" w:space="0" w:color="auto"/>
            </w:tcBorders>
          </w:tcPr>
          <w:p w14:paraId="4D8CF66C" w14:textId="77777777" w:rsidR="008D5384" w:rsidRPr="001267D6" w:rsidRDefault="008D5384" w:rsidP="002E0803">
            <w:pPr>
              <w:rPr>
                <w:rFonts w:cstheme="minorHAnsi"/>
                <w:sz w:val="20"/>
                <w:szCs w:val="20"/>
              </w:rPr>
            </w:pPr>
            <w:r w:rsidRPr="001267D6">
              <w:rPr>
                <w:rFonts w:cstheme="minorHAnsi"/>
                <w:sz w:val="20"/>
                <w:szCs w:val="20"/>
              </w:rPr>
              <w:t>High throughput/</w:t>
            </w:r>
          </w:p>
          <w:p w14:paraId="33D66739" w14:textId="77777777" w:rsidR="008D5384" w:rsidRPr="001267D6" w:rsidRDefault="008D5384" w:rsidP="002E0803">
            <w:pPr>
              <w:rPr>
                <w:rFonts w:cstheme="minorHAnsi"/>
                <w:sz w:val="20"/>
                <w:szCs w:val="20"/>
              </w:rPr>
            </w:pPr>
            <w:r w:rsidRPr="001267D6">
              <w:rPr>
                <w:rFonts w:cstheme="minorHAnsi"/>
                <w:sz w:val="20"/>
                <w:szCs w:val="20"/>
              </w:rPr>
              <w:t>turnover means some work is not captured by the SNCT.</w:t>
            </w:r>
          </w:p>
        </w:tc>
      </w:tr>
      <w:tr w:rsidR="008D5384" w:rsidRPr="001267D6" w14:paraId="7317DD57" w14:textId="77777777" w:rsidTr="002E0803">
        <w:trPr>
          <w:trHeight w:val="55"/>
        </w:trPr>
        <w:tc>
          <w:tcPr>
            <w:tcW w:w="1509" w:type="dxa"/>
          </w:tcPr>
          <w:p w14:paraId="75FE5592" w14:textId="77777777" w:rsidR="008D5384" w:rsidRPr="001267D6" w:rsidRDefault="008D5384" w:rsidP="002E0803">
            <w:pPr>
              <w:rPr>
                <w:rFonts w:cstheme="minorHAnsi"/>
                <w:b/>
                <w:sz w:val="20"/>
                <w:szCs w:val="20"/>
              </w:rPr>
            </w:pPr>
            <w:r>
              <w:rPr>
                <w:rFonts w:cstheme="minorHAnsi"/>
                <w:b/>
                <w:sz w:val="20"/>
                <w:szCs w:val="20"/>
              </w:rPr>
              <w:t>Older</w:t>
            </w:r>
            <w:r w:rsidRPr="001267D6">
              <w:rPr>
                <w:rFonts w:cstheme="minorHAnsi"/>
                <w:b/>
                <w:sz w:val="20"/>
                <w:szCs w:val="20"/>
              </w:rPr>
              <w:t xml:space="preserve"> patients</w:t>
            </w:r>
          </w:p>
        </w:tc>
        <w:tc>
          <w:tcPr>
            <w:tcW w:w="3427" w:type="dxa"/>
          </w:tcPr>
          <w:p w14:paraId="3925B761" w14:textId="77777777" w:rsidR="008D5384" w:rsidRPr="001267D6" w:rsidRDefault="008D5384" w:rsidP="002E0803">
            <w:pPr>
              <w:rPr>
                <w:rFonts w:cstheme="minorHAnsi"/>
                <w:sz w:val="20"/>
                <w:szCs w:val="20"/>
              </w:rPr>
            </w:pPr>
            <w:r w:rsidRPr="001267D6">
              <w:rPr>
                <w:rFonts w:cstheme="minorHAnsi"/>
                <w:sz w:val="20"/>
                <w:szCs w:val="20"/>
              </w:rPr>
              <w:t>“The Matron felt that the patients required the care hours allotted to a level 2 patient but could not be scored at this level due to the criteria used within the model.”</w:t>
            </w:r>
          </w:p>
        </w:tc>
        <w:tc>
          <w:tcPr>
            <w:tcW w:w="897" w:type="dxa"/>
          </w:tcPr>
          <w:p w14:paraId="76F8C918" w14:textId="77777777" w:rsidR="008D5384" w:rsidRPr="001267D6" w:rsidRDefault="008D5384" w:rsidP="002E0803">
            <w:pPr>
              <w:rPr>
                <w:rFonts w:cstheme="minorHAnsi"/>
                <w:sz w:val="20"/>
                <w:szCs w:val="20"/>
              </w:rPr>
            </w:pPr>
            <w:r>
              <w:rPr>
                <w:rFonts w:cstheme="minorHAnsi"/>
                <w:sz w:val="20"/>
                <w:szCs w:val="20"/>
              </w:rPr>
              <w:t>5</w:t>
            </w:r>
          </w:p>
        </w:tc>
        <w:tc>
          <w:tcPr>
            <w:tcW w:w="4383" w:type="dxa"/>
          </w:tcPr>
          <w:p w14:paraId="41479B26" w14:textId="77777777" w:rsidR="008D5384" w:rsidRPr="001267D6" w:rsidRDefault="008D5384" w:rsidP="002E0803">
            <w:pPr>
              <w:rPr>
                <w:rFonts w:cstheme="minorHAnsi"/>
                <w:sz w:val="20"/>
                <w:szCs w:val="20"/>
              </w:rPr>
            </w:pPr>
            <w:r w:rsidRPr="001267D6">
              <w:rPr>
                <w:rFonts w:cstheme="minorHAnsi"/>
                <w:sz w:val="20"/>
                <w:szCs w:val="20"/>
              </w:rPr>
              <w:t xml:space="preserve">Wards with </w:t>
            </w:r>
            <w:r>
              <w:rPr>
                <w:rFonts w:cstheme="minorHAnsi"/>
                <w:sz w:val="20"/>
                <w:szCs w:val="20"/>
              </w:rPr>
              <w:t>older</w:t>
            </w:r>
            <w:r w:rsidRPr="001267D6">
              <w:rPr>
                <w:rFonts w:cstheme="minorHAnsi"/>
                <w:sz w:val="20"/>
                <w:szCs w:val="20"/>
              </w:rPr>
              <w:t xml:space="preserve"> patients require more care than what is captured by the SNCT.</w:t>
            </w:r>
          </w:p>
        </w:tc>
      </w:tr>
      <w:tr w:rsidR="008D5384" w:rsidRPr="001267D6" w14:paraId="1368FEB1" w14:textId="77777777" w:rsidTr="002E0803">
        <w:trPr>
          <w:trHeight w:val="713"/>
        </w:trPr>
        <w:tc>
          <w:tcPr>
            <w:tcW w:w="1509" w:type="dxa"/>
          </w:tcPr>
          <w:p w14:paraId="759338F4" w14:textId="77777777" w:rsidR="008D5384" w:rsidRPr="001267D6" w:rsidRDefault="008D5384" w:rsidP="002E0803">
            <w:pPr>
              <w:rPr>
                <w:rFonts w:cstheme="minorHAnsi"/>
                <w:b/>
                <w:sz w:val="20"/>
                <w:szCs w:val="20"/>
              </w:rPr>
            </w:pPr>
            <w:proofErr w:type="spellStart"/>
            <w:r w:rsidRPr="001267D6">
              <w:rPr>
                <w:rFonts w:cstheme="minorHAnsi"/>
                <w:b/>
                <w:sz w:val="20"/>
                <w:szCs w:val="20"/>
              </w:rPr>
              <w:t>Specialing</w:t>
            </w:r>
            <w:proofErr w:type="spellEnd"/>
            <w:r w:rsidRPr="001267D6">
              <w:rPr>
                <w:rFonts w:cstheme="minorHAnsi"/>
                <w:b/>
                <w:sz w:val="20"/>
                <w:szCs w:val="20"/>
              </w:rPr>
              <w:t xml:space="preserve"> requirements</w:t>
            </w:r>
          </w:p>
        </w:tc>
        <w:tc>
          <w:tcPr>
            <w:tcW w:w="3427" w:type="dxa"/>
          </w:tcPr>
          <w:p w14:paraId="2BFCEDA4" w14:textId="77777777" w:rsidR="008D5384" w:rsidRPr="001267D6" w:rsidRDefault="008D5384" w:rsidP="002E0803">
            <w:pPr>
              <w:rPr>
                <w:rFonts w:cstheme="minorHAnsi"/>
                <w:sz w:val="20"/>
                <w:szCs w:val="20"/>
              </w:rPr>
            </w:pPr>
            <w:r w:rsidRPr="001267D6">
              <w:rPr>
                <w:rFonts w:cstheme="minorHAnsi"/>
                <w:sz w:val="20"/>
                <w:szCs w:val="20"/>
              </w:rPr>
              <w:t>“Many of the patients require two nurses to administer care for safety and dependency reasons or 1-1 care”</w:t>
            </w:r>
          </w:p>
        </w:tc>
        <w:tc>
          <w:tcPr>
            <w:tcW w:w="897" w:type="dxa"/>
          </w:tcPr>
          <w:p w14:paraId="21356FF1" w14:textId="77777777" w:rsidR="008D5384" w:rsidRPr="001267D6" w:rsidRDefault="008D5384" w:rsidP="002E0803">
            <w:pPr>
              <w:rPr>
                <w:rFonts w:cstheme="minorHAnsi"/>
                <w:sz w:val="20"/>
                <w:szCs w:val="20"/>
              </w:rPr>
            </w:pPr>
            <w:r>
              <w:rPr>
                <w:rFonts w:cstheme="minorHAnsi"/>
                <w:sz w:val="20"/>
                <w:szCs w:val="20"/>
              </w:rPr>
              <w:t>5</w:t>
            </w:r>
          </w:p>
        </w:tc>
        <w:tc>
          <w:tcPr>
            <w:tcW w:w="4383" w:type="dxa"/>
          </w:tcPr>
          <w:p w14:paraId="1A142F58" w14:textId="77777777" w:rsidR="008D5384" w:rsidRPr="001267D6" w:rsidRDefault="008D5384" w:rsidP="002E0803">
            <w:pPr>
              <w:rPr>
                <w:rFonts w:cstheme="minorHAnsi"/>
                <w:sz w:val="20"/>
                <w:szCs w:val="20"/>
              </w:rPr>
            </w:pPr>
            <w:r w:rsidRPr="001267D6">
              <w:rPr>
                <w:rFonts w:cstheme="minorHAnsi"/>
                <w:sz w:val="20"/>
                <w:szCs w:val="20"/>
              </w:rPr>
              <w:t xml:space="preserve">Wards with high </w:t>
            </w:r>
            <w:proofErr w:type="spellStart"/>
            <w:r w:rsidRPr="001267D6">
              <w:rPr>
                <w:rFonts w:cstheme="minorHAnsi"/>
                <w:sz w:val="20"/>
                <w:szCs w:val="20"/>
              </w:rPr>
              <w:t>specialing</w:t>
            </w:r>
            <w:proofErr w:type="spellEnd"/>
            <w:r w:rsidRPr="001267D6">
              <w:rPr>
                <w:rFonts w:cstheme="minorHAnsi"/>
                <w:sz w:val="20"/>
                <w:szCs w:val="20"/>
              </w:rPr>
              <w:t xml:space="preserve"> requirements </w:t>
            </w:r>
            <w:r>
              <w:rPr>
                <w:rFonts w:cstheme="minorHAnsi"/>
                <w:sz w:val="20"/>
                <w:szCs w:val="20"/>
              </w:rPr>
              <w:t>have higher requirements than what is captured by the SNCT.</w:t>
            </w:r>
          </w:p>
        </w:tc>
      </w:tr>
      <w:tr w:rsidR="008D5384" w:rsidRPr="001267D6" w14:paraId="1155E060" w14:textId="77777777" w:rsidTr="002E0803">
        <w:trPr>
          <w:trHeight w:val="1403"/>
        </w:trPr>
        <w:tc>
          <w:tcPr>
            <w:tcW w:w="1509" w:type="dxa"/>
          </w:tcPr>
          <w:p w14:paraId="3DFF76DC" w14:textId="77777777" w:rsidR="008D5384" w:rsidRPr="001267D6" w:rsidRDefault="008D5384" w:rsidP="002E0803">
            <w:pPr>
              <w:rPr>
                <w:rFonts w:cstheme="minorHAnsi"/>
                <w:b/>
                <w:sz w:val="20"/>
                <w:szCs w:val="20"/>
              </w:rPr>
            </w:pPr>
            <w:r w:rsidRPr="001267D6">
              <w:rPr>
                <w:rFonts w:cstheme="minorHAnsi"/>
                <w:b/>
                <w:sz w:val="20"/>
                <w:szCs w:val="20"/>
              </w:rPr>
              <w:t>Cancer infusion/device activity</w:t>
            </w:r>
          </w:p>
        </w:tc>
        <w:tc>
          <w:tcPr>
            <w:tcW w:w="3427" w:type="dxa"/>
          </w:tcPr>
          <w:p w14:paraId="0C7FB65C" w14:textId="77777777" w:rsidR="008D5384" w:rsidRDefault="008D5384" w:rsidP="002E0803">
            <w:pPr>
              <w:rPr>
                <w:rFonts w:eastAsia="Times New Roman" w:cstheme="minorHAnsi"/>
                <w:sz w:val="20"/>
                <w:szCs w:val="20"/>
                <w:lang w:eastAsia="en-GB"/>
              </w:rPr>
            </w:pPr>
            <w:r>
              <w:rPr>
                <w:rFonts w:cstheme="minorHAnsi"/>
                <w:sz w:val="20"/>
                <w:szCs w:val="20"/>
              </w:rPr>
              <w:t>“</w:t>
            </w:r>
            <w:r w:rsidRPr="0087398C">
              <w:rPr>
                <w:rFonts w:eastAsia="Times New Roman" w:cstheme="minorHAnsi"/>
                <w:sz w:val="20"/>
                <w:szCs w:val="20"/>
                <w:lang w:eastAsia="en-GB"/>
              </w:rPr>
              <w:t>The area has a high level of activity associated with infusions and devices.</w:t>
            </w:r>
            <w:r>
              <w:rPr>
                <w:rFonts w:eastAsia="Times New Roman" w:cstheme="minorHAnsi"/>
                <w:sz w:val="20"/>
                <w:szCs w:val="20"/>
                <w:lang w:eastAsia="en-GB"/>
              </w:rPr>
              <w:t>”</w:t>
            </w:r>
          </w:p>
          <w:p w14:paraId="1A839222" w14:textId="77777777" w:rsidR="008D5384" w:rsidRPr="001267D6" w:rsidRDefault="008D5384" w:rsidP="002E0803">
            <w:pPr>
              <w:rPr>
                <w:rFonts w:cstheme="minorHAnsi"/>
                <w:sz w:val="20"/>
                <w:szCs w:val="20"/>
              </w:rPr>
            </w:pPr>
            <w:r w:rsidRPr="001267D6">
              <w:rPr>
                <w:rFonts w:cstheme="minorHAnsi"/>
                <w:sz w:val="20"/>
                <w:szCs w:val="20"/>
              </w:rPr>
              <w:t xml:space="preserve">“There may also be an issue between the SNCT definitions of what is ‘normal ward care’ </w:t>
            </w:r>
            <w:proofErr w:type="gramStart"/>
            <w:r w:rsidRPr="001267D6">
              <w:rPr>
                <w:rFonts w:cstheme="minorHAnsi"/>
                <w:sz w:val="20"/>
                <w:szCs w:val="20"/>
              </w:rPr>
              <w:t>e.g.</w:t>
            </w:r>
            <w:proofErr w:type="gramEnd"/>
            <w:r w:rsidRPr="001267D6">
              <w:rPr>
                <w:rFonts w:cstheme="minorHAnsi"/>
                <w:sz w:val="20"/>
                <w:szCs w:val="20"/>
              </w:rPr>
              <w:t xml:space="preserve"> level 0 and the actual acuity/dependency of the patients who are having normal ward care… a cancer care ward expects high interventional IV therapies as normal care.”</w:t>
            </w:r>
          </w:p>
        </w:tc>
        <w:tc>
          <w:tcPr>
            <w:tcW w:w="897" w:type="dxa"/>
          </w:tcPr>
          <w:p w14:paraId="4489EA5C" w14:textId="77777777" w:rsidR="008D5384" w:rsidRPr="001267D6" w:rsidRDefault="008D5384" w:rsidP="002E0803">
            <w:pPr>
              <w:rPr>
                <w:rFonts w:cstheme="minorHAnsi"/>
                <w:sz w:val="20"/>
                <w:szCs w:val="20"/>
              </w:rPr>
            </w:pPr>
            <w:r>
              <w:rPr>
                <w:rFonts w:cstheme="minorHAnsi"/>
                <w:sz w:val="20"/>
                <w:szCs w:val="20"/>
              </w:rPr>
              <w:t>4</w:t>
            </w:r>
          </w:p>
        </w:tc>
        <w:tc>
          <w:tcPr>
            <w:tcW w:w="4383" w:type="dxa"/>
          </w:tcPr>
          <w:p w14:paraId="79F09440" w14:textId="77777777" w:rsidR="008D5384" w:rsidRPr="001267D6" w:rsidRDefault="008D5384" w:rsidP="002E0803">
            <w:pPr>
              <w:rPr>
                <w:rFonts w:cstheme="minorHAnsi"/>
                <w:sz w:val="20"/>
                <w:szCs w:val="20"/>
              </w:rPr>
            </w:pPr>
            <w:r w:rsidRPr="001267D6">
              <w:rPr>
                <w:rFonts w:cstheme="minorHAnsi"/>
                <w:sz w:val="20"/>
                <w:szCs w:val="20"/>
              </w:rPr>
              <w:t xml:space="preserve">Cancer infusion/device activity may not be captured by the SNCT multipliers or </w:t>
            </w:r>
          </w:p>
          <w:p w14:paraId="1D744A5F" w14:textId="77777777" w:rsidR="008D5384" w:rsidRPr="001267D6" w:rsidRDefault="008D5384" w:rsidP="002E0803">
            <w:pPr>
              <w:rPr>
                <w:rFonts w:cstheme="minorHAnsi"/>
                <w:sz w:val="20"/>
                <w:szCs w:val="20"/>
              </w:rPr>
            </w:pPr>
            <w:r w:rsidRPr="001267D6">
              <w:rPr>
                <w:rFonts w:cstheme="minorHAnsi"/>
                <w:sz w:val="20"/>
                <w:szCs w:val="20"/>
              </w:rPr>
              <w:t>patients may be underscored</w:t>
            </w:r>
          </w:p>
        </w:tc>
      </w:tr>
      <w:tr w:rsidR="008D5384" w:rsidRPr="001267D6" w14:paraId="1BD3379C" w14:textId="77777777" w:rsidTr="002E0803">
        <w:trPr>
          <w:trHeight w:val="713"/>
        </w:trPr>
        <w:tc>
          <w:tcPr>
            <w:tcW w:w="1509" w:type="dxa"/>
          </w:tcPr>
          <w:p w14:paraId="268D8FC1" w14:textId="77777777" w:rsidR="008D5384" w:rsidRPr="001267D6" w:rsidRDefault="008D5384" w:rsidP="002E0803">
            <w:pPr>
              <w:rPr>
                <w:rFonts w:cstheme="minorHAnsi"/>
                <w:b/>
                <w:sz w:val="20"/>
                <w:szCs w:val="20"/>
              </w:rPr>
            </w:pPr>
            <w:r w:rsidRPr="001267D6">
              <w:rPr>
                <w:rFonts w:cstheme="minorHAnsi"/>
                <w:b/>
                <w:sz w:val="20"/>
                <w:szCs w:val="20"/>
              </w:rPr>
              <w:t>Morning-evening differences</w:t>
            </w:r>
          </w:p>
        </w:tc>
        <w:tc>
          <w:tcPr>
            <w:tcW w:w="3427" w:type="dxa"/>
          </w:tcPr>
          <w:p w14:paraId="1FD0A087" w14:textId="77777777" w:rsidR="008D5384" w:rsidRPr="001267D6" w:rsidRDefault="008D5384" w:rsidP="002E0803">
            <w:pPr>
              <w:rPr>
                <w:rFonts w:cstheme="minorHAnsi"/>
                <w:sz w:val="20"/>
                <w:szCs w:val="20"/>
              </w:rPr>
            </w:pPr>
            <w:r w:rsidRPr="001267D6">
              <w:rPr>
                <w:rFonts w:cstheme="minorHAnsi"/>
                <w:sz w:val="20"/>
                <w:szCs w:val="20"/>
              </w:rPr>
              <w:t>“Acuity AM will be lower than PM due to post op patients returning PM and being more acute.”</w:t>
            </w:r>
          </w:p>
        </w:tc>
        <w:tc>
          <w:tcPr>
            <w:tcW w:w="897" w:type="dxa"/>
          </w:tcPr>
          <w:p w14:paraId="21AB247A" w14:textId="77777777" w:rsidR="008D5384" w:rsidRPr="001267D6" w:rsidRDefault="008D5384" w:rsidP="002E0803">
            <w:pPr>
              <w:rPr>
                <w:rFonts w:cstheme="minorHAnsi"/>
                <w:sz w:val="20"/>
                <w:szCs w:val="20"/>
              </w:rPr>
            </w:pPr>
            <w:r>
              <w:rPr>
                <w:rFonts w:cstheme="minorHAnsi"/>
                <w:sz w:val="20"/>
                <w:szCs w:val="20"/>
              </w:rPr>
              <w:t>3</w:t>
            </w:r>
          </w:p>
        </w:tc>
        <w:tc>
          <w:tcPr>
            <w:tcW w:w="4383" w:type="dxa"/>
          </w:tcPr>
          <w:p w14:paraId="3DA31019" w14:textId="77777777" w:rsidR="008D5384" w:rsidRPr="001267D6" w:rsidRDefault="008D5384" w:rsidP="002E0803">
            <w:pPr>
              <w:rPr>
                <w:rFonts w:cstheme="minorHAnsi"/>
                <w:sz w:val="20"/>
                <w:szCs w:val="20"/>
              </w:rPr>
            </w:pPr>
            <w:r w:rsidRPr="001267D6">
              <w:rPr>
                <w:rFonts w:cstheme="minorHAnsi"/>
                <w:sz w:val="20"/>
                <w:szCs w:val="20"/>
              </w:rPr>
              <w:t xml:space="preserve">SNCT is a poor fit for </w:t>
            </w:r>
          </w:p>
          <w:p w14:paraId="33AD5644" w14:textId="77777777" w:rsidR="008D5384" w:rsidRPr="001267D6" w:rsidRDefault="008D5384" w:rsidP="002E0803">
            <w:pPr>
              <w:rPr>
                <w:rFonts w:cstheme="minorHAnsi"/>
                <w:sz w:val="20"/>
                <w:szCs w:val="20"/>
              </w:rPr>
            </w:pPr>
            <w:r w:rsidRPr="001267D6">
              <w:rPr>
                <w:rFonts w:cstheme="minorHAnsi"/>
                <w:sz w:val="20"/>
                <w:szCs w:val="20"/>
              </w:rPr>
              <w:t>wards with large morning-evening differences in staffing requirements (based on acuity-dependency ratings)</w:t>
            </w:r>
          </w:p>
        </w:tc>
      </w:tr>
      <w:tr w:rsidR="008D5384" w:rsidRPr="001267D6" w14:paraId="1A515D44" w14:textId="77777777" w:rsidTr="002E0803">
        <w:trPr>
          <w:trHeight w:val="1415"/>
        </w:trPr>
        <w:tc>
          <w:tcPr>
            <w:tcW w:w="1509" w:type="dxa"/>
          </w:tcPr>
          <w:p w14:paraId="11092B66" w14:textId="77777777" w:rsidR="008D5384" w:rsidRPr="001267D6" w:rsidRDefault="008D5384" w:rsidP="002E0803">
            <w:pPr>
              <w:rPr>
                <w:rFonts w:cstheme="minorHAnsi"/>
                <w:b/>
                <w:sz w:val="20"/>
                <w:szCs w:val="20"/>
              </w:rPr>
            </w:pPr>
            <w:r w:rsidRPr="001267D6">
              <w:rPr>
                <w:rFonts w:cstheme="minorHAnsi"/>
                <w:b/>
                <w:sz w:val="20"/>
                <w:szCs w:val="20"/>
              </w:rPr>
              <w:t>Ward size</w:t>
            </w:r>
          </w:p>
        </w:tc>
        <w:tc>
          <w:tcPr>
            <w:tcW w:w="3427" w:type="dxa"/>
          </w:tcPr>
          <w:p w14:paraId="27D2A5B9" w14:textId="77777777" w:rsidR="008D5384" w:rsidRPr="001267D6" w:rsidRDefault="008D5384" w:rsidP="002E0803">
            <w:pPr>
              <w:rPr>
                <w:rFonts w:cstheme="minorHAnsi"/>
                <w:sz w:val="20"/>
                <w:szCs w:val="20"/>
              </w:rPr>
            </w:pPr>
            <w:r w:rsidRPr="001267D6">
              <w:rPr>
                <w:rFonts w:cstheme="minorHAnsi"/>
                <w:sz w:val="20"/>
                <w:szCs w:val="20"/>
              </w:rPr>
              <w:t xml:space="preserve">“…. anything less than 16 beds starts to </w:t>
            </w:r>
            <w:r w:rsidRPr="00B7486B">
              <w:rPr>
                <w:rFonts w:cstheme="minorHAnsi"/>
                <w:sz w:val="20"/>
                <w:szCs w:val="20"/>
              </w:rPr>
              <w:t>make rostering difficult with the number of staff generated by SNCT and to also maintain things like minimum registered nurse</w:t>
            </w:r>
            <w:r w:rsidRPr="001267D6">
              <w:rPr>
                <w:rFonts w:cstheme="minorHAnsi"/>
                <w:sz w:val="20"/>
                <w:szCs w:val="20"/>
              </w:rPr>
              <w:t xml:space="preserve"> etc.  The same seems to be for those above 26.”</w:t>
            </w:r>
          </w:p>
          <w:p w14:paraId="572C707D" w14:textId="77777777" w:rsidR="008D5384" w:rsidRPr="001267D6" w:rsidRDefault="008D5384" w:rsidP="002E0803">
            <w:pPr>
              <w:rPr>
                <w:rFonts w:cstheme="minorHAnsi"/>
                <w:sz w:val="20"/>
                <w:szCs w:val="20"/>
              </w:rPr>
            </w:pPr>
          </w:p>
        </w:tc>
        <w:tc>
          <w:tcPr>
            <w:tcW w:w="897" w:type="dxa"/>
          </w:tcPr>
          <w:p w14:paraId="5EE453C9" w14:textId="77777777" w:rsidR="008D5384" w:rsidRPr="001267D6" w:rsidRDefault="008D5384" w:rsidP="002E0803">
            <w:pPr>
              <w:rPr>
                <w:rFonts w:cstheme="minorHAnsi"/>
                <w:sz w:val="20"/>
                <w:szCs w:val="20"/>
              </w:rPr>
            </w:pPr>
            <w:r>
              <w:rPr>
                <w:rFonts w:cstheme="minorHAnsi"/>
                <w:sz w:val="20"/>
                <w:szCs w:val="20"/>
              </w:rPr>
              <w:t>4</w:t>
            </w:r>
          </w:p>
        </w:tc>
        <w:tc>
          <w:tcPr>
            <w:tcW w:w="4383" w:type="dxa"/>
          </w:tcPr>
          <w:p w14:paraId="786F20D4" w14:textId="77777777" w:rsidR="008D5384" w:rsidRPr="001267D6" w:rsidRDefault="008D5384" w:rsidP="002E0803">
            <w:pPr>
              <w:rPr>
                <w:rFonts w:cstheme="minorHAnsi"/>
                <w:sz w:val="20"/>
                <w:szCs w:val="20"/>
              </w:rPr>
            </w:pPr>
            <w:r w:rsidRPr="001267D6">
              <w:rPr>
                <w:rFonts w:cstheme="minorHAnsi"/>
                <w:sz w:val="20"/>
                <w:szCs w:val="20"/>
              </w:rPr>
              <w:t xml:space="preserve">For wards that are particularly small or large, the number generated by the SNCT is less likely to be sufficient to maintain minimum registered nurse levels when rostering staff to shifts. </w:t>
            </w:r>
          </w:p>
          <w:p w14:paraId="5A4B6AE9" w14:textId="77777777" w:rsidR="008D5384" w:rsidRPr="001267D6" w:rsidRDefault="008D5384" w:rsidP="002E0803">
            <w:pPr>
              <w:rPr>
                <w:rFonts w:cstheme="minorHAnsi"/>
                <w:sz w:val="20"/>
                <w:szCs w:val="20"/>
              </w:rPr>
            </w:pPr>
          </w:p>
        </w:tc>
      </w:tr>
      <w:tr w:rsidR="008D5384" w:rsidRPr="001267D6" w14:paraId="4814B95C" w14:textId="77777777" w:rsidTr="002E0803">
        <w:trPr>
          <w:trHeight w:val="943"/>
        </w:trPr>
        <w:tc>
          <w:tcPr>
            <w:tcW w:w="1509" w:type="dxa"/>
          </w:tcPr>
          <w:p w14:paraId="3E73AD67" w14:textId="77777777" w:rsidR="008D5384" w:rsidRPr="001267D6" w:rsidRDefault="008D5384" w:rsidP="002E0803">
            <w:pPr>
              <w:rPr>
                <w:rFonts w:cstheme="minorHAnsi"/>
                <w:b/>
                <w:sz w:val="20"/>
                <w:szCs w:val="20"/>
              </w:rPr>
            </w:pPr>
            <w:r w:rsidRPr="001267D6">
              <w:rPr>
                <w:rFonts w:cstheme="minorHAnsi"/>
                <w:b/>
                <w:sz w:val="20"/>
                <w:szCs w:val="20"/>
              </w:rPr>
              <w:t>Escalation ward</w:t>
            </w:r>
          </w:p>
        </w:tc>
        <w:tc>
          <w:tcPr>
            <w:tcW w:w="3427" w:type="dxa"/>
          </w:tcPr>
          <w:p w14:paraId="76D02EFE" w14:textId="77777777" w:rsidR="008D5384" w:rsidRPr="001267D6" w:rsidRDefault="008D5384" w:rsidP="002E0803">
            <w:pPr>
              <w:rPr>
                <w:rFonts w:cstheme="minorHAnsi"/>
                <w:sz w:val="20"/>
                <w:szCs w:val="20"/>
              </w:rPr>
            </w:pPr>
            <w:r w:rsidRPr="001267D6">
              <w:rPr>
                <w:rFonts w:cstheme="minorHAnsi"/>
                <w:sz w:val="20"/>
                <w:szCs w:val="20"/>
              </w:rPr>
              <w:t>“The area was also used for escalation during times of bed pressures – this means that as well as the ED/GP/’Hot’ clinic patients the area would have patients being admitted into beds for longer stays.”</w:t>
            </w:r>
          </w:p>
        </w:tc>
        <w:tc>
          <w:tcPr>
            <w:tcW w:w="897" w:type="dxa"/>
          </w:tcPr>
          <w:p w14:paraId="2BA7B9AA" w14:textId="77777777" w:rsidR="008D5384" w:rsidRPr="001267D6" w:rsidRDefault="008D5384" w:rsidP="002E0803">
            <w:pPr>
              <w:rPr>
                <w:rFonts w:eastAsia="Times New Roman" w:cstheme="minorHAnsi"/>
                <w:sz w:val="20"/>
                <w:szCs w:val="20"/>
                <w:lang w:eastAsia="en-GB"/>
              </w:rPr>
            </w:pPr>
            <w:r>
              <w:rPr>
                <w:rFonts w:eastAsia="Times New Roman" w:cstheme="minorHAnsi"/>
                <w:sz w:val="20"/>
                <w:szCs w:val="20"/>
                <w:lang w:eastAsia="en-GB"/>
              </w:rPr>
              <w:t>1</w:t>
            </w:r>
          </w:p>
        </w:tc>
        <w:tc>
          <w:tcPr>
            <w:tcW w:w="4383" w:type="dxa"/>
          </w:tcPr>
          <w:p w14:paraId="5C8A7E1B" w14:textId="77777777" w:rsidR="008D5384" w:rsidRPr="001267D6" w:rsidRDefault="008D5384" w:rsidP="002E0803">
            <w:pPr>
              <w:rPr>
                <w:rFonts w:cstheme="minorHAnsi"/>
                <w:sz w:val="20"/>
                <w:szCs w:val="20"/>
              </w:rPr>
            </w:pPr>
            <w:r w:rsidRPr="001267D6">
              <w:rPr>
                <w:rFonts w:eastAsia="Times New Roman" w:cstheme="minorHAnsi"/>
                <w:sz w:val="20"/>
                <w:szCs w:val="20"/>
                <w:lang w:eastAsia="en-GB"/>
              </w:rPr>
              <w:t xml:space="preserve">Extra patients at </w:t>
            </w:r>
            <w:proofErr w:type="gramStart"/>
            <w:r w:rsidRPr="001267D6">
              <w:rPr>
                <w:rFonts w:eastAsia="Times New Roman" w:cstheme="minorHAnsi"/>
                <w:sz w:val="20"/>
                <w:szCs w:val="20"/>
                <w:lang w:eastAsia="en-GB"/>
              </w:rPr>
              <w:t>some times</w:t>
            </w:r>
            <w:proofErr w:type="gramEnd"/>
            <w:r w:rsidRPr="001267D6">
              <w:rPr>
                <w:rFonts w:eastAsia="Times New Roman" w:cstheme="minorHAnsi"/>
                <w:sz w:val="20"/>
                <w:szCs w:val="20"/>
                <w:lang w:eastAsia="en-GB"/>
              </w:rPr>
              <w:t xml:space="preserve"> of year means that there is high variation and may not plan staffing for this.</w:t>
            </w:r>
          </w:p>
        </w:tc>
      </w:tr>
      <w:tr w:rsidR="008D5384" w:rsidRPr="001267D6" w14:paraId="587A9990" w14:textId="77777777" w:rsidTr="002E0803">
        <w:trPr>
          <w:trHeight w:val="471"/>
        </w:trPr>
        <w:tc>
          <w:tcPr>
            <w:tcW w:w="1509" w:type="dxa"/>
          </w:tcPr>
          <w:p w14:paraId="5E17D94F" w14:textId="77777777" w:rsidR="008D5384" w:rsidRPr="001267D6" w:rsidRDefault="008D5384" w:rsidP="002E0803">
            <w:pPr>
              <w:rPr>
                <w:rFonts w:eastAsia="Times New Roman" w:cstheme="minorHAnsi"/>
                <w:b/>
                <w:sz w:val="20"/>
                <w:szCs w:val="20"/>
                <w:lang w:eastAsia="en-GB"/>
              </w:rPr>
            </w:pPr>
            <w:r w:rsidRPr="001267D6">
              <w:rPr>
                <w:rFonts w:eastAsia="Times New Roman" w:cstheme="minorHAnsi"/>
                <w:b/>
                <w:sz w:val="20"/>
                <w:szCs w:val="20"/>
                <w:lang w:eastAsia="en-GB"/>
              </w:rPr>
              <w:t>Waiting patients</w:t>
            </w:r>
          </w:p>
        </w:tc>
        <w:tc>
          <w:tcPr>
            <w:tcW w:w="3427" w:type="dxa"/>
          </w:tcPr>
          <w:p w14:paraId="53F89233" w14:textId="77777777" w:rsidR="008D5384" w:rsidRPr="001267D6" w:rsidRDefault="008D5384" w:rsidP="002E0803">
            <w:pPr>
              <w:rPr>
                <w:rFonts w:cstheme="minorHAnsi"/>
                <w:sz w:val="20"/>
                <w:szCs w:val="20"/>
              </w:rPr>
            </w:pPr>
            <w:r w:rsidRPr="001267D6">
              <w:rPr>
                <w:rFonts w:cstheme="minorHAnsi"/>
                <w:sz w:val="20"/>
                <w:szCs w:val="20"/>
              </w:rPr>
              <w:t>“What’s not captured are patients in waiting area who are not ambulatory or in patients.”</w:t>
            </w:r>
          </w:p>
        </w:tc>
        <w:tc>
          <w:tcPr>
            <w:tcW w:w="897" w:type="dxa"/>
          </w:tcPr>
          <w:p w14:paraId="020D9AF4" w14:textId="77777777" w:rsidR="008D5384" w:rsidRPr="001267D6" w:rsidRDefault="008D5384" w:rsidP="002E0803">
            <w:pPr>
              <w:rPr>
                <w:rFonts w:eastAsia="Times New Roman" w:cstheme="minorHAnsi"/>
                <w:sz w:val="20"/>
                <w:szCs w:val="20"/>
                <w:lang w:eastAsia="en-GB"/>
              </w:rPr>
            </w:pPr>
            <w:r>
              <w:rPr>
                <w:rFonts w:eastAsia="Times New Roman" w:cstheme="minorHAnsi"/>
                <w:sz w:val="20"/>
                <w:szCs w:val="20"/>
                <w:lang w:eastAsia="en-GB"/>
              </w:rPr>
              <w:t>1</w:t>
            </w:r>
          </w:p>
        </w:tc>
        <w:tc>
          <w:tcPr>
            <w:tcW w:w="4383" w:type="dxa"/>
          </w:tcPr>
          <w:p w14:paraId="5EFE2FBF" w14:textId="77777777" w:rsidR="008D5384" w:rsidRPr="001267D6" w:rsidRDefault="008D5384" w:rsidP="002E0803">
            <w:pPr>
              <w:rPr>
                <w:rFonts w:cstheme="minorHAnsi"/>
                <w:sz w:val="20"/>
                <w:szCs w:val="20"/>
              </w:rPr>
            </w:pPr>
            <w:r w:rsidRPr="001267D6">
              <w:rPr>
                <w:rFonts w:eastAsia="Times New Roman" w:cstheme="minorHAnsi"/>
                <w:sz w:val="20"/>
                <w:szCs w:val="20"/>
                <w:lang w:eastAsia="en-GB"/>
              </w:rPr>
              <w:t>Additional workload from waiting patients not accounted for</w:t>
            </w:r>
          </w:p>
        </w:tc>
      </w:tr>
      <w:tr w:rsidR="008D5384" w:rsidRPr="001267D6" w14:paraId="75BFFE1B" w14:textId="77777777" w:rsidTr="002E0803">
        <w:trPr>
          <w:trHeight w:val="483"/>
        </w:trPr>
        <w:tc>
          <w:tcPr>
            <w:tcW w:w="1509" w:type="dxa"/>
          </w:tcPr>
          <w:p w14:paraId="72621EB9" w14:textId="77777777" w:rsidR="008D5384" w:rsidRPr="001267D6" w:rsidRDefault="008D5384" w:rsidP="002E0803">
            <w:pPr>
              <w:rPr>
                <w:rFonts w:eastAsia="Times New Roman" w:cstheme="minorHAnsi"/>
                <w:b/>
                <w:sz w:val="20"/>
                <w:szCs w:val="20"/>
                <w:lang w:eastAsia="en-GB"/>
              </w:rPr>
            </w:pPr>
            <w:r w:rsidRPr="001267D6">
              <w:rPr>
                <w:rFonts w:eastAsia="Times New Roman" w:cstheme="minorHAnsi"/>
                <w:b/>
                <w:sz w:val="20"/>
                <w:szCs w:val="20"/>
                <w:lang w:eastAsia="en-GB"/>
              </w:rPr>
              <w:t>Ward layout</w:t>
            </w:r>
          </w:p>
        </w:tc>
        <w:tc>
          <w:tcPr>
            <w:tcW w:w="3427" w:type="dxa"/>
          </w:tcPr>
          <w:p w14:paraId="39419140" w14:textId="77777777" w:rsidR="008D5384" w:rsidRPr="001267D6" w:rsidRDefault="008D5384" w:rsidP="002E0803">
            <w:pPr>
              <w:rPr>
                <w:rFonts w:cstheme="minorHAnsi"/>
                <w:sz w:val="20"/>
                <w:szCs w:val="20"/>
              </w:rPr>
            </w:pPr>
            <w:r w:rsidRPr="001267D6">
              <w:rPr>
                <w:rFonts w:cstheme="minorHAnsi"/>
                <w:sz w:val="20"/>
                <w:szCs w:val="20"/>
              </w:rPr>
              <w:t xml:space="preserve">“Have to have 2 x </w:t>
            </w:r>
            <w:proofErr w:type="gramStart"/>
            <w:r w:rsidRPr="001267D6">
              <w:rPr>
                <w:rFonts w:cstheme="minorHAnsi"/>
                <w:sz w:val="20"/>
                <w:szCs w:val="20"/>
              </w:rPr>
              <w:t>RN’s</w:t>
            </w:r>
            <w:proofErr w:type="gramEnd"/>
            <w:r w:rsidRPr="001267D6">
              <w:rPr>
                <w:rFonts w:cstheme="minorHAnsi"/>
                <w:sz w:val="20"/>
                <w:szCs w:val="20"/>
              </w:rPr>
              <w:t xml:space="preserve"> in each area whether acuity requires it or not”</w:t>
            </w:r>
          </w:p>
        </w:tc>
        <w:tc>
          <w:tcPr>
            <w:tcW w:w="897" w:type="dxa"/>
          </w:tcPr>
          <w:p w14:paraId="236E0969" w14:textId="77777777" w:rsidR="008D5384" w:rsidRPr="001267D6" w:rsidRDefault="008D5384" w:rsidP="002E0803">
            <w:pPr>
              <w:rPr>
                <w:rFonts w:eastAsia="Times New Roman" w:cstheme="minorHAnsi"/>
                <w:sz w:val="20"/>
                <w:szCs w:val="20"/>
                <w:lang w:eastAsia="en-GB"/>
              </w:rPr>
            </w:pPr>
            <w:r>
              <w:rPr>
                <w:rFonts w:eastAsia="Times New Roman" w:cstheme="minorHAnsi"/>
                <w:sz w:val="20"/>
                <w:szCs w:val="20"/>
                <w:lang w:eastAsia="en-GB"/>
              </w:rPr>
              <w:t>1</w:t>
            </w:r>
          </w:p>
        </w:tc>
        <w:tc>
          <w:tcPr>
            <w:tcW w:w="4383" w:type="dxa"/>
          </w:tcPr>
          <w:p w14:paraId="4F6BCDB8" w14:textId="77777777" w:rsidR="008D5384" w:rsidRPr="001267D6" w:rsidRDefault="008D5384" w:rsidP="002E0803">
            <w:pPr>
              <w:rPr>
                <w:rFonts w:cstheme="minorHAnsi"/>
                <w:sz w:val="20"/>
                <w:szCs w:val="20"/>
              </w:rPr>
            </w:pPr>
            <w:r w:rsidRPr="001267D6">
              <w:rPr>
                <w:rFonts w:eastAsia="Times New Roman" w:cstheme="minorHAnsi"/>
                <w:sz w:val="20"/>
                <w:szCs w:val="20"/>
                <w:lang w:eastAsia="en-GB"/>
              </w:rPr>
              <w:t>Geography of ward - separate areas mean higher requirements</w:t>
            </w:r>
          </w:p>
        </w:tc>
      </w:tr>
      <w:tr w:rsidR="008D5384" w:rsidRPr="001267D6" w14:paraId="0ADB4F85" w14:textId="77777777" w:rsidTr="002E0803">
        <w:trPr>
          <w:trHeight w:val="701"/>
        </w:trPr>
        <w:tc>
          <w:tcPr>
            <w:tcW w:w="1509" w:type="dxa"/>
          </w:tcPr>
          <w:p w14:paraId="61845216" w14:textId="77777777" w:rsidR="008D5384" w:rsidRPr="001267D6" w:rsidRDefault="008D5384" w:rsidP="002E0803">
            <w:pPr>
              <w:rPr>
                <w:rFonts w:eastAsia="Times New Roman" w:cstheme="minorHAnsi"/>
                <w:b/>
                <w:sz w:val="20"/>
                <w:szCs w:val="20"/>
                <w:lang w:eastAsia="en-GB"/>
              </w:rPr>
            </w:pPr>
            <w:r w:rsidRPr="001267D6">
              <w:rPr>
                <w:rFonts w:eastAsia="Times New Roman" w:cstheme="minorHAnsi"/>
                <w:b/>
                <w:sz w:val="20"/>
                <w:szCs w:val="20"/>
                <w:lang w:eastAsia="en-GB"/>
              </w:rPr>
              <w:t xml:space="preserve">Change in types of patients </w:t>
            </w:r>
          </w:p>
        </w:tc>
        <w:tc>
          <w:tcPr>
            <w:tcW w:w="3427" w:type="dxa"/>
          </w:tcPr>
          <w:p w14:paraId="2C4DEEA2" w14:textId="77777777" w:rsidR="008D5384" w:rsidRPr="001267D6" w:rsidRDefault="008D5384" w:rsidP="002E0803">
            <w:pPr>
              <w:rPr>
                <w:rFonts w:cstheme="minorHAnsi"/>
                <w:sz w:val="20"/>
                <w:szCs w:val="20"/>
              </w:rPr>
            </w:pPr>
            <w:r w:rsidRPr="001267D6">
              <w:rPr>
                <w:rFonts w:eastAsia="Times New Roman" w:cstheme="minorHAnsi"/>
                <w:sz w:val="20"/>
                <w:szCs w:val="20"/>
                <w:lang w:eastAsia="en-GB"/>
              </w:rPr>
              <w:t>“they also moved from taking trauma to elective patients so will have had a very mixed acuity/dependency of patients over the time”</w:t>
            </w:r>
          </w:p>
        </w:tc>
        <w:tc>
          <w:tcPr>
            <w:tcW w:w="897" w:type="dxa"/>
          </w:tcPr>
          <w:p w14:paraId="44C8921F" w14:textId="77777777" w:rsidR="008D5384" w:rsidRPr="001267D6" w:rsidRDefault="008D5384" w:rsidP="002E0803">
            <w:pPr>
              <w:rPr>
                <w:rFonts w:eastAsia="Times New Roman" w:cstheme="minorHAnsi"/>
                <w:sz w:val="20"/>
                <w:szCs w:val="20"/>
                <w:lang w:eastAsia="en-GB"/>
              </w:rPr>
            </w:pPr>
            <w:r>
              <w:rPr>
                <w:rFonts w:eastAsia="Times New Roman" w:cstheme="minorHAnsi"/>
                <w:sz w:val="20"/>
                <w:szCs w:val="20"/>
                <w:lang w:eastAsia="en-GB"/>
              </w:rPr>
              <w:t>1</w:t>
            </w:r>
          </w:p>
        </w:tc>
        <w:tc>
          <w:tcPr>
            <w:tcW w:w="4383" w:type="dxa"/>
          </w:tcPr>
          <w:p w14:paraId="5D9A7DDC" w14:textId="77777777" w:rsidR="008D5384" w:rsidRPr="001267D6" w:rsidRDefault="008D5384" w:rsidP="002E0803">
            <w:pPr>
              <w:rPr>
                <w:rFonts w:cstheme="minorHAnsi"/>
                <w:sz w:val="20"/>
                <w:szCs w:val="20"/>
              </w:rPr>
            </w:pPr>
            <w:r w:rsidRPr="001267D6">
              <w:rPr>
                <w:rFonts w:eastAsia="Times New Roman" w:cstheme="minorHAnsi"/>
                <w:sz w:val="20"/>
                <w:szCs w:val="20"/>
                <w:lang w:eastAsia="en-GB"/>
              </w:rPr>
              <w:t>Large variation in SNCT-assessed need</w:t>
            </w:r>
            <w:r>
              <w:rPr>
                <w:rFonts w:eastAsia="Times New Roman" w:cstheme="minorHAnsi"/>
                <w:sz w:val="20"/>
                <w:szCs w:val="20"/>
                <w:lang w:eastAsia="en-GB"/>
              </w:rPr>
              <w:t xml:space="preserve"> </w:t>
            </w:r>
            <w:r w:rsidRPr="0087398C">
              <w:rPr>
                <w:rFonts w:eastAsia="Times New Roman" w:cstheme="minorHAnsi"/>
                <w:sz w:val="20"/>
                <w:szCs w:val="20"/>
                <w:lang w:eastAsia="en-GB"/>
              </w:rPr>
              <w:t xml:space="preserve">over the </w:t>
            </w:r>
            <w:proofErr w:type="gramStart"/>
            <w:r w:rsidRPr="0087398C">
              <w:rPr>
                <w:rFonts w:eastAsia="Times New Roman" w:cstheme="minorHAnsi"/>
                <w:sz w:val="20"/>
                <w:szCs w:val="20"/>
                <w:lang w:eastAsia="en-GB"/>
              </w:rPr>
              <w:t>time period</w:t>
            </w:r>
            <w:proofErr w:type="gramEnd"/>
            <w:r w:rsidRPr="0087398C">
              <w:rPr>
                <w:rFonts w:eastAsia="Times New Roman" w:cstheme="minorHAnsi"/>
                <w:sz w:val="20"/>
                <w:szCs w:val="20"/>
                <w:lang w:eastAsia="en-GB"/>
              </w:rPr>
              <w:t xml:space="preserve"> means that SNCT does not fit well</w:t>
            </w:r>
          </w:p>
        </w:tc>
      </w:tr>
      <w:tr w:rsidR="008D5384" w:rsidRPr="001267D6" w14:paraId="33A8F49E" w14:textId="77777777" w:rsidTr="002E0803">
        <w:trPr>
          <w:trHeight w:val="483"/>
        </w:trPr>
        <w:tc>
          <w:tcPr>
            <w:tcW w:w="1509" w:type="dxa"/>
          </w:tcPr>
          <w:p w14:paraId="1A8658B1" w14:textId="77777777" w:rsidR="008D5384" w:rsidRPr="001267D6" w:rsidRDefault="008D5384" w:rsidP="002E0803">
            <w:pPr>
              <w:rPr>
                <w:rFonts w:eastAsia="Times New Roman" w:cstheme="minorHAnsi"/>
                <w:b/>
                <w:sz w:val="20"/>
                <w:szCs w:val="20"/>
                <w:lang w:eastAsia="en-GB"/>
              </w:rPr>
            </w:pPr>
            <w:r w:rsidRPr="001267D6">
              <w:rPr>
                <w:rFonts w:eastAsia="Times New Roman" w:cstheme="minorHAnsi"/>
                <w:b/>
                <w:sz w:val="20"/>
                <w:szCs w:val="20"/>
                <w:lang w:eastAsia="en-GB"/>
              </w:rPr>
              <w:t>Local adjustment</w:t>
            </w:r>
          </w:p>
        </w:tc>
        <w:tc>
          <w:tcPr>
            <w:tcW w:w="3427" w:type="dxa"/>
          </w:tcPr>
          <w:p w14:paraId="2F053AB2" w14:textId="77777777" w:rsidR="008D5384" w:rsidRPr="001267D6" w:rsidRDefault="008D5384" w:rsidP="002E0803">
            <w:pPr>
              <w:rPr>
                <w:rFonts w:cstheme="minorHAnsi"/>
                <w:sz w:val="20"/>
                <w:szCs w:val="20"/>
              </w:rPr>
            </w:pPr>
            <w:r w:rsidRPr="001267D6">
              <w:rPr>
                <w:rFonts w:eastAsia="Times New Roman" w:cstheme="minorHAnsi"/>
                <w:sz w:val="20"/>
                <w:szCs w:val="20"/>
                <w:lang w:eastAsia="en-GB"/>
              </w:rPr>
              <w:t xml:space="preserve">“As </w:t>
            </w:r>
            <w:proofErr w:type="gramStart"/>
            <w:r w:rsidRPr="001267D6">
              <w:rPr>
                <w:rFonts w:eastAsia="Times New Roman" w:cstheme="minorHAnsi"/>
                <w:sz w:val="20"/>
                <w:szCs w:val="20"/>
                <w:lang w:eastAsia="en-GB"/>
              </w:rPr>
              <w:t>discussed</w:t>
            </w:r>
            <w:proofErr w:type="gramEnd"/>
            <w:r w:rsidRPr="001267D6">
              <w:rPr>
                <w:rFonts w:eastAsia="Times New Roman" w:cstheme="minorHAnsi"/>
                <w:sz w:val="20"/>
                <w:szCs w:val="20"/>
                <w:lang w:eastAsia="en-GB"/>
              </w:rPr>
              <w:t xml:space="preserve">. Can’t understand why they would look any different to </w:t>
            </w:r>
            <w:r w:rsidRPr="00F11952">
              <w:rPr>
                <w:rFonts w:eastAsia="Times New Roman" w:cstheme="minorHAnsi"/>
                <w:sz w:val="20"/>
                <w:szCs w:val="20"/>
                <w:lang w:eastAsia="en-GB"/>
              </w:rPr>
              <w:t xml:space="preserve">[ward not in study, </w:t>
            </w:r>
            <w:r>
              <w:rPr>
                <w:rFonts w:eastAsia="Times New Roman" w:cstheme="minorHAnsi"/>
                <w:sz w:val="20"/>
                <w:szCs w:val="20"/>
                <w:lang w:eastAsia="en-GB"/>
              </w:rPr>
              <w:t>D_12 or D_13]</w:t>
            </w:r>
            <w:r w:rsidRPr="001267D6">
              <w:rPr>
                <w:rFonts w:eastAsia="Times New Roman" w:cstheme="minorHAnsi"/>
                <w:sz w:val="20"/>
                <w:szCs w:val="20"/>
                <w:lang w:eastAsia="en-GB"/>
              </w:rPr>
              <w:t>”</w:t>
            </w:r>
          </w:p>
        </w:tc>
        <w:tc>
          <w:tcPr>
            <w:tcW w:w="897" w:type="dxa"/>
          </w:tcPr>
          <w:p w14:paraId="76A98192" w14:textId="77777777" w:rsidR="008D5384" w:rsidRPr="001267D6" w:rsidRDefault="008D5384" w:rsidP="002E0803">
            <w:pPr>
              <w:rPr>
                <w:rFonts w:eastAsia="Times New Roman" w:cstheme="minorHAnsi"/>
                <w:sz w:val="20"/>
                <w:szCs w:val="20"/>
                <w:lang w:eastAsia="en-GB"/>
              </w:rPr>
            </w:pPr>
            <w:r>
              <w:rPr>
                <w:rFonts w:eastAsia="Times New Roman" w:cstheme="minorHAnsi"/>
                <w:sz w:val="20"/>
                <w:szCs w:val="20"/>
                <w:lang w:eastAsia="en-GB"/>
              </w:rPr>
              <w:t>1</w:t>
            </w:r>
          </w:p>
        </w:tc>
        <w:tc>
          <w:tcPr>
            <w:tcW w:w="4383" w:type="dxa"/>
          </w:tcPr>
          <w:p w14:paraId="5FDCC61B" w14:textId="77777777" w:rsidR="008D5384" w:rsidRPr="001267D6" w:rsidRDefault="008D5384" w:rsidP="002E0803">
            <w:pPr>
              <w:rPr>
                <w:rFonts w:cstheme="minorHAnsi"/>
                <w:sz w:val="20"/>
                <w:szCs w:val="20"/>
              </w:rPr>
            </w:pPr>
            <w:r w:rsidRPr="001267D6">
              <w:rPr>
                <w:rFonts w:eastAsia="Times New Roman" w:cstheme="minorHAnsi"/>
                <w:sz w:val="20"/>
                <w:szCs w:val="20"/>
                <w:lang w:eastAsia="en-GB"/>
              </w:rPr>
              <w:t>Some nurses-in-charge may be down</w:t>
            </w:r>
            <w:r>
              <w:rPr>
                <w:rFonts w:eastAsia="Times New Roman" w:cstheme="minorHAnsi"/>
                <w:sz w:val="20"/>
                <w:szCs w:val="20"/>
                <w:lang w:eastAsia="en-GB"/>
              </w:rPr>
              <w:t>-</w:t>
            </w:r>
            <w:r w:rsidRPr="001267D6">
              <w:rPr>
                <w:rFonts w:eastAsia="Times New Roman" w:cstheme="minorHAnsi"/>
                <w:sz w:val="20"/>
                <w:szCs w:val="20"/>
                <w:lang w:eastAsia="en-GB"/>
              </w:rPr>
              <w:t>coding patients in SNCT because they find that too many staff are provided when they follow SNCT</w:t>
            </w:r>
          </w:p>
        </w:tc>
      </w:tr>
      <w:tr w:rsidR="008D5384" w:rsidRPr="001267D6" w14:paraId="0AF3366A" w14:textId="77777777" w:rsidTr="002E0803">
        <w:trPr>
          <w:trHeight w:val="483"/>
        </w:trPr>
        <w:tc>
          <w:tcPr>
            <w:tcW w:w="1509" w:type="dxa"/>
          </w:tcPr>
          <w:p w14:paraId="73BD2012" w14:textId="77777777" w:rsidR="008D5384" w:rsidRPr="001267D6" w:rsidRDefault="008D5384" w:rsidP="002E0803">
            <w:pPr>
              <w:rPr>
                <w:rFonts w:eastAsia="Times New Roman" w:cstheme="minorHAnsi"/>
                <w:b/>
                <w:sz w:val="20"/>
                <w:szCs w:val="20"/>
                <w:lang w:eastAsia="en-GB"/>
              </w:rPr>
            </w:pPr>
            <w:r>
              <w:rPr>
                <w:rFonts w:eastAsia="Times New Roman" w:cstheme="minorHAnsi"/>
                <w:b/>
                <w:sz w:val="20"/>
                <w:szCs w:val="20"/>
                <w:lang w:eastAsia="en-GB"/>
              </w:rPr>
              <w:t>No reason given</w:t>
            </w:r>
          </w:p>
        </w:tc>
        <w:tc>
          <w:tcPr>
            <w:tcW w:w="3427" w:type="dxa"/>
          </w:tcPr>
          <w:p w14:paraId="3984481A" w14:textId="77777777" w:rsidR="008D5384" w:rsidRPr="001267D6" w:rsidRDefault="008D5384" w:rsidP="002E0803">
            <w:pPr>
              <w:rPr>
                <w:rFonts w:eastAsia="Times New Roman" w:cstheme="minorHAnsi"/>
                <w:sz w:val="20"/>
                <w:szCs w:val="20"/>
                <w:lang w:eastAsia="en-GB"/>
              </w:rPr>
            </w:pPr>
          </w:p>
        </w:tc>
        <w:tc>
          <w:tcPr>
            <w:tcW w:w="897" w:type="dxa"/>
          </w:tcPr>
          <w:p w14:paraId="22CEE723" w14:textId="77777777" w:rsidR="008D5384" w:rsidRDefault="008D5384" w:rsidP="002E0803">
            <w:pPr>
              <w:rPr>
                <w:rFonts w:eastAsia="Times New Roman" w:cstheme="minorHAnsi"/>
                <w:sz w:val="20"/>
                <w:szCs w:val="20"/>
                <w:lang w:eastAsia="en-GB"/>
              </w:rPr>
            </w:pPr>
            <w:r>
              <w:rPr>
                <w:rFonts w:eastAsia="Times New Roman" w:cstheme="minorHAnsi"/>
                <w:sz w:val="20"/>
                <w:szCs w:val="20"/>
                <w:lang w:eastAsia="en-GB"/>
              </w:rPr>
              <w:t>4</w:t>
            </w:r>
          </w:p>
        </w:tc>
        <w:tc>
          <w:tcPr>
            <w:tcW w:w="4383" w:type="dxa"/>
          </w:tcPr>
          <w:p w14:paraId="7685ED72" w14:textId="77777777" w:rsidR="008D5384" w:rsidRPr="001267D6" w:rsidRDefault="008D5384" w:rsidP="002E0803">
            <w:pPr>
              <w:rPr>
                <w:rFonts w:eastAsia="Times New Roman" w:cstheme="minorHAnsi"/>
                <w:sz w:val="20"/>
                <w:szCs w:val="20"/>
                <w:lang w:eastAsia="en-GB"/>
              </w:rPr>
            </w:pPr>
          </w:p>
        </w:tc>
      </w:tr>
    </w:tbl>
    <w:p w14:paraId="2F7B27B2" w14:textId="77777777" w:rsidR="00F21AC2" w:rsidRDefault="00F21AC2" w:rsidP="008D5384"/>
    <w:p w14:paraId="22AEB16E" w14:textId="77777777" w:rsidR="008D5384" w:rsidRDefault="008D5384" w:rsidP="008D5384">
      <w:pPr>
        <w:rPr>
          <w:i/>
        </w:rPr>
      </w:pPr>
    </w:p>
    <w:p w14:paraId="22D993AB" w14:textId="77777777" w:rsidR="008D5384" w:rsidRDefault="008D5384" w:rsidP="008D5384">
      <w:pPr>
        <w:rPr>
          <w:i/>
        </w:rPr>
      </w:pPr>
    </w:p>
    <w:p w14:paraId="1002BE46" w14:textId="77777777" w:rsidR="008D5384" w:rsidRDefault="008D5384" w:rsidP="008D5384">
      <w:pPr>
        <w:rPr>
          <w:i/>
        </w:rPr>
      </w:pPr>
    </w:p>
    <w:p w14:paraId="544A2AEA" w14:textId="77777777" w:rsidR="008D5384" w:rsidRDefault="008D5384" w:rsidP="008D5384">
      <w:pPr>
        <w:rPr>
          <w:i/>
        </w:rPr>
      </w:pPr>
      <w:r w:rsidRPr="0035391A">
        <w:rPr>
          <w:i/>
        </w:rPr>
        <w:t xml:space="preserve">Figure 1 Log odds of enough staff for quality dependent on shortfall (random slopes models) </w:t>
      </w:r>
    </w:p>
    <w:p w14:paraId="3C5D48A5" w14:textId="77777777" w:rsidR="00F21AC2" w:rsidRDefault="00F21AC2" w:rsidP="002E0803">
      <w:pPr>
        <w:pStyle w:val="Heading1"/>
        <w:sectPr w:rsidR="00F21AC2" w:rsidSect="006D2218">
          <w:pgSz w:w="11906" w:h="16838"/>
          <w:pgMar w:top="1440" w:right="1440" w:bottom="1440" w:left="1440" w:header="708" w:footer="708" w:gutter="0"/>
          <w:cols w:space="708"/>
          <w:docGrid w:linePitch="360"/>
        </w:sectPr>
      </w:pPr>
    </w:p>
    <w:p w14:paraId="61B8C286" w14:textId="77777777" w:rsidR="00F21AC2" w:rsidRDefault="00F21AC2" w:rsidP="002E0803">
      <w:pPr>
        <w:pStyle w:val="Heading1"/>
      </w:pPr>
      <w:r>
        <w:t>Appendix</w:t>
      </w:r>
    </w:p>
    <w:p w14:paraId="080B6DB1" w14:textId="2247F96D" w:rsidR="0035391A" w:rsidRDefault="0035391A" w:rsidP="0035391A">
      <w:pPr>
        <w:pStyle w:val="Caption"/>
        <w:keepNext/>
      </w:pPr>
      <w:bookmarkStart w:id="7" w:name="_Ref58313232"/>
      <w:r>
        <w:t xml:space="preserve">Table </w:t>
      </w:r>
      <w:fldSimple w:instr=" SEQ Table \* ARABIC ">
        <w:r w:rsidR="006D2218">
          <w:rPr>
            <w:noProof/>
          </w:rPr>
          <w:t>4</w:t>
        </w:r>
      </w:fldSimple>
      <w:bookmarkEnd w:id="7"/>
      <w:r>
        <w:t xml:space="preserve"> Criteria for judging the “fit” of the staffing establishment calculated from SNCT ratings</w:t>
      </w:r>
    </w:p>
    <w:tbl>
      <w:tblPr>
        <w:tblStyle w:val="TableGrid"/>
        <w:tblW w:w="14454" w:type="dxa"/>
        <w:tblLook w:val="04A0" w:firstRow="1" w:lastRow="0" w:firstColumn="1" w:lastColumn="0" w:noHBand="0" w:noVBand="1"/>
      </w:tblPr>
      <w:tblGrid>
        <w:gridCol w:w="2405"/>
        <w:gridCol w:w="6804"/>
        <w:gridCol w:w="5245"/>
      </w:tblGrid>
      <w:tr w:rsidR="0035391A" w14:paraId="5D2C32BD" w14:textId="77777777" w:rsidTr="002E0803">
        <w:tc>
          <w:tcPr>
            <w:tcW w:w="2405" w:type="dxa"/>
          </w:tcPr>
          <w:p w14:paraId="397BDF11" w14:textId="77777777" w:rsidR="0035391A" w:rsidRPr="0017779D" w:rsidRDefault="0035391A" w:rsidP="002E0803">
            <w:pPr>
              <w:contextualSpacing/>
            </w:pPr>
            <w:r w:rsidRPr="0017779D">
              <w:t>Measure</w:t>
            </w:r>
          </w:p>
        </w:tc>
        <w:tc>
          <w:tcPr>
            <w:tcW w:w="6804" w:type="dxa"/>
          </w:tcPr>
          <w:p w14:paraId="602958C1" w14:textId="77777777" w:rsidR="0035391A" w:rsidRPr="0017779D" w:rsidRDefault="0035391A" w:rsidP="002E0803">
            <w:pPr>
              <w:contextualSpacing/>
            </w:pPr>
            <w:r w:rsidRPr="0017779D">
              <w:t>Details</w:t>
            </w:r>
          </w:p>
        </w:tc>
        <w:tc>
          <w:tcPr>
            <w:tcW w:w="5245" w:type="dxa"/>
          </w:tcPr>
          <w:p w14:paraId="2D3ECC31" w14:textId="77777777" w:rsidR="0035391A" w:rsidRPr="0017779D" w:rsidRDefault="0035391A" w:rsidP="002E0803">
            <w:pPr>
              <w:contextualSpacing/>
            </w:pPr>
            <w:r w:rsidRPr="0017779D">
              <w:t>What indicates a poor fit?</w:t>
            </w:r>
          </w:p>
        </w:tc>
      </w:tr>
      <w:tr w:rsidR="0035391A" w14:paraId="0A74726D" w14:textId="77777777" w:rsidTr="002E0803">
        <w:tc>
          <w:tcPr>
            <w:tcW w:w="2405" w:type="dxa"/>
          </w:tcPr>
          <w:p w14:paraId="03A36CAF" w14:textId="77777777" w:rsidR="0035391A" w:rsidRPr="0017779D" w:rsidRDefault="0035391A" w:rsidP="002E0803">
            <w:pPr>
              <w:contextualSpacing/>
            </w:pPr>
            <w:proofErr w:type="spellStart"/>
            <w:r w:rsidRPr="0017779D">
              <w:t>i</w:t>
            </w:r>
            <w:proofErr w:type="spellEnd"/>
            <w:r w:rsidRPr="0017779D">
              <w:t>) Direction of relationship between shortfall relative to SNCT-requirement and nurse-reports of having enough staff for quality</w:t>
            </w:r>
          </w:p>
        </w:tc>
        <w:tc>
          <w:tcPr>
            <w:tcW w:w="6804" w:type="dxa"/>
          </w:tcPr>
          <w:p w14:paraId="2F8D17E5" w14:textId="6B9B2CA3" w:rsidR="0035391A" w:rsidRPr="0017779D" w:rsidRDefault="0035391A" w:rsidP="002E0803">
            <w:pPr>
              <w:contextualSpacing/>
            </w:pPr>
            <w:r w:rsidRPr="0017779D">
              <w:t xml:space="preserve">We looked at the association between the SNCT measure of required staffing and professional judgements of staffing adequacy. For this, we compared </w:t>
            </w:r>
            <w:r w:rsidR="007E300A" w:rsidRPr="0017779D">
              <w:t xml:space="preserve">overall </w:t>
            </w:r>
            <w:r w:rsidRPr="0017779D">
              <w:t xml:space="preserve">staffing shortfalls as assessed by the SNCT against </w:t>
            </w:r>
            <w:r w:rsidR="00F33DD6" w:rsidRPr="0017779D">
              <w:t xml:space="preserve">daily </w:t>
            </w:r>
            <w:r w:rsidRPr="0017779D">
              <w:t>nurse reports of having “enough staff for quality”</w:t>
            </w:r>
            <w:r w:rsidR="007D40D0" w:rsidRPr="0017779D">
              <w:t xml:space="preserve"> </w:t>
            </w:r>
            <w:r w:rsidR="007458E1" w:rsidRPr="0017779D">
              <w:t>(yes/no response)</w:t>
            </w:r>
            <w:r w:rsidRPr="0017779D">
              <w:t xml:space="preserve">. We fitted multi-level </w:t>
            </w:r>
            <w:r w:rsidR="005C798A" w:rsidRPr="0017779D">
              <w:t xml:space="preserve">logistic </w:t>
            </w:r>
            <w:r w:rsidRPr="0017779D">
              <w:t>regression models (nesting wards within hospitals) linking total shortfall according to the SNCT with reports of “enough staff for quality”. We allowed the intercept and slope to vary across wards and hospitals, so the overall slope for each ward gives the direction of the relationship.</w:t>
            </w:r>
          </w:p>
        </w:tc>
        <w:tc>
          <w:tcPr>
            <w:tcW w:w="5245" w:type="dxa"/>
          </w:tcPr>
          <w:p w14:paraId="52DA6702" w14:textId="77777777" w:rsidR="0035391A" w:rsidRPr="0017779D" w:rsidRDefault="0035391A" w:rsidP="002E0803">
            <w:r w:rsidRPr="0017779D">
              <w:t xml:space="preserve">For most wards, as would be expected, the slope was negative, </w:t>
            </w:r>
            <w:proofErr w:type="gramStart"/>
            <w:r w:rsidRPr="0017779D">
              <w:t>i.e.</w:t>
            </w:r>
            <w:proofErr w:type="gramEnd"/>
            <w:r w:rsidRPr="0017779D">
              <w:t xml:space="preserve"> as shortfall increases there are fewer reports of enough staff for quality. Therefore, we flagged those wards which did not exhibit this pattern as unusual (Figure 1a-c).</w:t>
            </w:r>
          </w:p>
          <w:p w14:paraId="1FAEA81F" w14:textId="77777777" w:rsidR="0035391A" w:rsidRPr="0017779D" w:rsidRDefault="0035391A" w:rsidP="002E0803">
            <w:pPr>
              <w:contextualSpacing/>
            </w:pPr>
          </w:p>
        </w:tc>
      </w:tr>
      <w:tr w:rsidR="0035391A" w14:paraId="46A9DF15" w14:textId="77777777" w:rsidTr="002E0803">
        <w:tc>
          <w:tcPr>
            <w:tcW w:w="2405" w:type="dxa"/>
          </w:tcPr>
          <w:p w14:paraId="305665D0" w14:textId="77777777" w:rsidR="0035391A" w:rsidRPr="0017779D" w:rsidRDefault="0035391A" w:rsidP="002E0803">
            <w:pPr>
              <w:contextualSpacing/>
            </w:pPr>
            <w:r w:rsidRPr="0017779D">
              <w:t>ii) Probability of reporting enough staff for quality when staffing is at SNCT-recommended level</w:t>
            </w:r>
          </w:p>
        </w:tc>
        <w:tc>
          <w:tcPr>
            <w:tcW w:w="6804" w:type="dxa"/>
          </w:tcPr>
          <w:p w14:paraId="7D8CA876" w14:textId="40F3D151" w:rsidR="0035391A" w:rsidRPr="0017779D" w:rsidRDefault="0035391A" w:rsidP="002E0803">
            <w:pPr>
              <w:contextualSpacing/>
            </w:pPr>
            <w:r w:rsidRPr="0017779D">
              <w:t xml:space="preserve">Relatedly, we measured the chance of nurses reporting “enough staff for quality” when staffing is at the level recommended by the tool. This was also derived from the multi-level </w:t>
            </w:r>
            <w:r w:rsidR="00920E68" w:rsidRPr="0017779D">
              <w:t xml:space="preserve">logistic regression </w:t>
            </w:r>
            <w:r w:rsidRPr="0017779D">
              <w:t>model linking SNCT-shortfall and</w:t>
            </w:r>
            <w:r w:rsidR="00C13D28" w:rsidRPr="0017779D">
              <w:t xml:space="preserve"> </w:t>
            </w:r>
            <w:r w:rsidRPr="0017779D">
              <w:t>reports of “enough staff for quality”. It was calculated as the overall intercept for each ward evaluated at zero shortfall</w:t>
            </w:r>
            <w:r w:rsidR="00BF3839" w:rsidRPr="0017779D">
              <w:t xml:space="preserve"> with</w:t>
            </w:r>
            <w:r w:rsidR="00A26C40" w:rsidRPr="0017779D">
              <w:t xml:space="preserve"> </w:t>
            </w:r>
            <w:r w:rsidR="00BF3839" w:rsidRPr="0017779D">
              <w:t>t</w:t>
            </w:r>
            <w:r w:rsidR="00A26C40" w:rsidRPr="0017779D">
              <w:t xml:space="preserve">he </w:t>
            </w:r>
            <w:r w:rsidR="00A02749" w:rsidRPr="0017779D">
              <w:t xml:space="preserve">log </w:t>
            </w:r>
            <w:r w:rsidR="00A26C40" w:rsidRPr="0017779D">
              <w:t>odds converted to a probability</w:t>
            </w:r>
            <w:r w:rsidR="006C6858" w:rsidRPr="0017779D">
              <w:t xml:space="preserve"> using the formula </w:t>
            </w:r>
            <w:proofErr w:type="gramStart"/>
            <w:r w:rsidR="000C7B14" w:rsidRPr="0017779D">
              <w:t>exp(</w:t>
            </w:r>
            <w:proofErr w:type="gramEnd"/>
            <w:r w:rsidR="000C7B14" w:rsidRPr="0017779D">
              <w:t>log odds)/(1 +exp(log odds))</w:t>
            </w:r>
            <w:r w:rsidR="00A26C40" w:rsidRPr="0017779D">
              <w:t>.</w:t>
            </w:r>
          </w:p>
        </w:tc>
        <w:tc>
          <w:tcPr>
            <w:tcW w:w="5245" w:type="dxa"/>
          </w:tcPr>
          <w:p w14:paraId="1827B726" w14:textId="218D3A6B" w:rsidR="0035391A" w:rsidRPr="0017779D" w:rsidRDefault="0035391A" w:rsidP="002E0803">
            <w:r w:rsidRPr="0017779D">
              <w:t xml:space="preserve">If the SNCT provides a valid measure of work on a ward, one would expect a high probability of reporting enough staff for quality when there is zero shortfall according to the SNCT. We flagged wards as unusual if this probability is less than 0.7 because this is where the number of wards drops off quickly (Supplementary material </w:t>
            </w:r>
            <w:r w:rsidR="006D2218" w:rsidRPr="0017779D">
              <w:t>Figure 2</w:t>
            </w:r>
            <w:r w:rsidRPr="0017779D">
              <w:t xml:space="preserve">).  </w:t>
            </w:r>
          </w:p>
        </w:tc>
      </w:tr>
      <w:tr w:rsidR="0035391A" w14:paraId="2A27B30D" w14:textId="77777777" w:rsidTr="002E0803">
        <w:tc>
          <w:tcPr>
            <w:tcW w:w="2405" w:type="dxa"/>
          </w:tcPr>
          <w:p w14:paraId="7DDFFDE5" w14:textId="77777777" w:rsidR="0035391A" w:rsidRPr="0017779D" w:rsidRDefault="0035391A" w:rsidP="002E0803">
            <w:pPr>
              <w:contextualSpacing/>
            </w:pPr>
            <w:r w:rsidRPr="0017779D">
              <w:t>iii) Number of days of SNCT ratings required for a precise estimate of the staffing establishment</w:t>
            </w:r>
          </w:p>
        </w:tc>
        <w:tc>
          <w:tcPr>
            <w:tcW w:w="6804" w:type="dxa"/>
          </w:tcPr>
          <w:p w14:paraId="151C2F28" w14:textId="19D5E874" w:rsidR="0035391A" w:rsidRPr="0017779D" w:rsidRDefault="0035391A" w:rsidP="002E0803">
            <w:pPr>
              <w:contextualSpacing/>
            </w:pPr>
            <w:r w:rsidRPr="0017779D">
              <w:t xml:space="preserve">Since the SNCT was designed to give an estimate of the staffing establishment required on a ward by taking the average workload across at least 20 days </w:t>
            </w:r>
            <w:r w:rsidR="00074173" w:rsidRPr="0017779D">
              <w:rPr>
                <w:noProof/>
              </w:rPr>
              <w:t>(The Shelford group 2014)</w:t>
            </w:r>
            <w:r w:rsidRPr="0017779D">
              <w:t xml:space="preserve">, we calculated how many days of acuity/dependency ratings were needed for a precise estimate. </w:t>
            </w:r>
            <w:proofErr w:type="gramStart"/>
            <w:r w:rsidRPr="0017779D">
              <w:t>In particular, we</w:t>
            </w:r>
            <w:proofErr w:type="gramEnd"/>
            <w:r w:rsidRPr="0017779D">
              <w:t xml:space="preserve"> considered the minimum sample size needed for a stable estimate of the average requirement for 95% confidence interval 1 whole-time-equivalent wide. Full details of the calculations, which used a bootstrapping approach, can be found in the report and paper from the previous project </w:t>
            </w:r>
            <w:r w:rsidR="00074173" w:rsidRPr="0017779D">
              <w:rPr>
                <w:noProof/>
              </w:rPr>
              <w:t>(Griffiths, Saville et al. 2020, Griffiths, Saville et al. 2020)</w:t>
            </w:r>
            <w:r w:rsidRPr="0017779D">
              <w:t>.</w:t>
            </w:r>
          </w:p>
        </w:tc>
        <w:tc>
          <w:tcPr>
            <w:tcW w:w="5245" w:type="dxa"/>
          </w:tcPr>
          <w:p w14:paraId="7549D9D6" w14:textId="09496D2E" w:rsidR="0035391A" w:rsidRPr="0017779D" w:rsidRDefault="0035391A" w:rsidP="002E0803">
            <w:pPr>
              <w:contextualSpacing/>
              <w:rPr>
                <w:highlight w:val="yellow"/>
              </w:rPr>
            </w:pPr>
            <w:r w:rsidRPr="0017779D">
              <w:t xml:space="preserve">Since the SNCT guidelines state that establishment-setting should take place twice a year, we flagged wards that needed more than half a year’s worth of data (182 days) for a reliable estimate of the average requirement (Supplementary material </w:t>
            </w:r>
            <w:r w:rsidR="006D2218" w:rsidRPr="0017779D">
              <w:t>Figure 3</w:t>
            </w:r>
            <w:r w:rsidRPr="0017779D">
              <w:t>).</w:t>
            </w:r>
          </w:p>
          <w:p w14:paraId="2D36CB73" w14:textId="77777777" w:rsidR="0035391A" w:rsidRPr="0017779D" w:rsidRDefault="0035391A" w:rsidP="002E0803">
            <w:pPr>
              <w:contextualSpacing/>
            </w:pPr>
          </w:p>
        </w:tc>
      </w:tr>
      <w:tr w:rsidR="0035391A" w14:paraId="2AAB9062" w14:textId="77777777" w:rsidTr="002E0803">
        <w:tc>
          <w:tcPr>
            <w:tcW w:w="2405" w:type="dxa"/>
          </w:tcPr>
          <w:p w14:paraId="500CBD02" w14:textId="77777777" w:rsidR="0035391A" w:rsidRPr="0017779D" w:rsidRDefault="0035391A" w:rsidP="002E0803">
            <w:pPr>
              <w:contextualSpacing/>
            </w:pPr>
            <w:r w:rsidRPr="0017779D">
              <w:t>iv) Difference between morning and evening SNCT-calculated staffing requirements</w:t>
            </w:r>
          </w:p>
        </w:tc>
        <w:tc>
          <w:tcPr>
            <w:tcW w:w="6804" w:type="dxa"/>
          </w:tcPr>
          <w:p w14:paraId="13BBD3EA" w14:textId="77777777" w:rsidR="0035391A" w:rsidRPr="0017779D" w:rsidRDefault="0035391A" w:rsidP="002E0803">
            <w:pPr>
              <w:contextualSpacing/>
            </w:pPr>
            <w:r w:rsidRPr="0017779D">
              <w:t>Given that the guidelines recommend collecting SNCT ratings per day at a fixed time, we also considered the stability of patient numbers per acuity/dependency category over the day. For this, we considered the average absolute difference (</w:t>
            </w:r>
            <w:proofErr w:type="gramStart"/>
            <w:r w:rsidRPr="0017779D">
              <w:t>i.e.</w:t>
            </w:r>
            <w:proofErr w:type="gramEnd"/>
            <w:r w:rsidRPr="0017779D">
              <w:t xml:space="preserve"> the direction of the difference did not matter)</w:t>
            </w:r>
            <w:r w:rsidRPr="0017779D">
              <w:rPr>
                <w:b/>
              </w:rPr>
              <w:t xml:space="preserve"> </w:t>
            </w:r>
            <w:r w:rsidRPr="0017779D">
              <w:t>between SNCT staffing requirements (in hours) calculated using data gathered in the morning compared to data gathered in the evening, expressed as a percentage difference.</w:t>
            </w:r>
          </w:p>
        </w:tc>
        <w:tc>
          <w:tcPr>
            <w:tcW w:w="5245" w:type="dxa"/>
          </w:tcPr>
          <w:p w14:paraId="27BD77D9" w14:textId="7360D662" w:rsidR="0035391A" w:rsidRPr="0017779D" w:rsidRDefault="0035391A" w:rsidP="002E0803">
            <w:pPr>
              <w:contextualSpacing/>
            </w:pPr>
            <w:r w:rsidRPr="0017779D">
              <w:t xml:space="preserve">Large values of this measure highlight </w:t>
            </w:r>
            <w:proofErr w:type="gramStart"/>
            <w:r w:rsidRPr="0017779D">
              <w:t>wards</w:t>
            </w:r>
            <w:proofErr w:type="gramEnd"/>
            <w:r w:rsidRPr="0017779D">
              <w:t xml:space="preserve"> with large fluctuations in SNCT-calculated staffing requirements between mornings and evenings. For these wards, the time of day at which ratings are collected could make a big difference to the staffing establishments calculated. Differences of more than 5% between morning and evening SNCT-calculated requirements were flagged as unusual because wards outside this range appear to be outliers (Supplementary material </w:t>
            </w:r>
            <w:r w:rsidR="006D2218" w:rsidRPr="0017779D">
              <w:t>Figure 4</w:t>
            </w:r>
            <w:r w:rsidRPr="0017779D">
              <w:t>).</w:t>
            </w:r>
          </w:p>
        </w:tc>
      </w:tr>
      <w:tr w:rsidR="0035391A" w14:paraId="76D8A65C" w14:textId="77777777" w:rsidTr="002E0803">
        <w:tc>
          <w:tcPr>
            <w:tcW w:w="2405" w:type="dxa"/>
          </w:tcPr>
          <w:p w14:paraId="12CEBD32" w14:textId="77777777" w:rsidR="0035391A" w:rsidRPr="0017779D" w:rsidRDefault="0035391A" w:rsidP="002E0803">
            <w:pPr>
              <w:contextualSpacing/>
            </w:pPr>
            <w:r w:rsidRPr="0017779D">
              <w:t>v) Difference between weekday and weekend SNCT-calculated staffing requirements</w:t>
            </w:r>
          </w:p>
        </w:tc>
        <w:tc>
          <w:tcPr>
            <w:tcW w:w="6804" w:type="dxa"/>
          </w:tcPr>
          <w:p w14:paraId="203CE67B" w14:textId="77777777" w:rsidR="0035391A" w:rsidRPr="0017779D" w:rsidRDefault="0035391A" w:rsidP="002E0803">
            <w:pPr>
              <w:contextualSpacing/>
            </w:pPr>
            <w:r w:rsidRPr="0017779D">
              <w:t xml:space="preserve">Since the SNCT guidelines recommend collecting ratings on weekdays, we also </w:t>
            </w:r>
            <w:proofErr w:type="gramStart"/>
            <w:r w:rsidRPr="0017779D">
              <w:t>looked into</w:t>
            </w:r>
            <w:proofErr w:type="gramEnd"/>
            <w:r w:rsidRPr="0017779D">
              <w:t xml:space="preserve"> differences between weekday and weekend staffing requirements (as measured by the tool). We recorded the average percentage difference between weekday and weekend SNCT staffing requirements (in hours). Positive differences indicate that weekdays have higher requirements than weekends.</w:t>
            </w:r>
          </w:p>
        </w:tc>
        <w:tc>
          <w:tcPr>
            <w:tcW w:w="5245" w:type="dxa"/>
          </w:tcPr>
          <w:p w14:paraId="5B62C2D1" w14:textId="7BED5A52" w:rsidR="0035391A" w:rsidRPr="0017779D" w:rsidRDefault="0035391A" w:rsidP="002E0803">
            <w:pPr>
              <w:contextualSpacing/>
            </w:pPr>
            <w:r w:rsidRPr="0017779D">
              <w:t xml:space="preserve">For most wards, assessments of staffing requirements were higher using weekday data than weekend data (Supplementary material </w:t>
            </w:r>
            <w:r w:rsidR="006D2218" w:rsidRPr="0017779D">
              <w:t>Figure 5</w:t>
            </w:r>
            <w:r w:rsidRPr="0017779D">
              <w:t>), so we flagged wards as unusual if weekend assessments were higher than on weekdays (negative difference) or if weekday assessments were substantially higher than at weekends (more than 10% higher)</w:t>
            </w:r>
          </w:p>
        </w:tc>
      </w:tr>
      <w:tr w:rsidR="0035391A" w14:paraId="56C35649" w14:textId="77777777" w:rsidTr="002E0803">
        <w:tc>
          <w:tcPr>
            <w:tcW w:w="2405" w:type="dxa"/>
          </w:tcPr>
          <w:p w14:paraId="707320D6" w14:textId="77777777" w:rsidR="0035391A" w:rsidRPr="0017779D" w:rsidRDefault="0035391A" w:rsidP="002E0803">
            <w:pPr>
              <w:contextualSpacing/>
            </w:pPr>
            <w:r w:rsidRPr="0017779D">
              <w:t>vi) Observed (actual) understaffing and overstaffing</w:t>
            </w:r>
          </w:p>
        </w:tc>
        <w:tc>
          <w:tcPr>
            <w:tcW w:w="6804" w:type="dxa"/>
          </w:tcPr>
          <w:p w14:paraId="0BBFB70B" w14:textId="3DF1B3F4" w:rsidR="0035391A" w:rsidRPr="0017779D" w:rsidRDefault="0035391A" w:rsidP="002E0803">
            <w:pPr>
              <w:contextualSpacing/>
            </w:pPr>
            <w:r w:rsidRPr="0017779D">
              <w:t xml:space="preserve">We compared the daily requirement measured using the SNCT with the staff </w:t>
            </w:r>
            <w:proofErr w:type="gramStart"/>
            <w:r w:rsidRPr="0017779D">
              <w:t>actually deployed</w:t>
            </w:r>
            <w:proofErr w:type="gramEnd"/>
            <w:r w:rsidRPr="0017779D">
              <w:t xml:space="preserve">. We considered any day “understaffed” if staffing levels were more than 15% below the required hours according to the SNCT. A 15% threshold was chosen consistent with the RAFAELA tool </w:t>
            </w:r>
            <w:r w:rsidR="00074173" w:rsidRPr="0017779D">
              <w:rPr>
                <w:noProof/>
              </w:rPr>
              <w:t>(Rauhala and Fagerström 2004)</w:t>
            </w:r>
            <w:r w:rsidRPr="0017779D">
              <w:t>, which recognises that there is some flexibility to cope with slightly different workloads with the same number of staff.</w:t>
            </w:r>
          </w:p>
          <w:p w14:paraId="54DDD9DE" w14:textId="77777777" w:rsidR="0035391A" w:rsidRPr="0017779D" w:rsidRDefault="0035391A" w:rsidP="002E0803">
            <w:pPr>
              <w:contextualSpacing/>
            </w:pPr>
          </w:p>
          <w:p w14:paraId="5DFBEE51" w14:textId="77777777" w:rsidR="0035391A" w:rsidRPr="0017779D" w:rsidRDefault="0035391A" w:rsidP="002E0803">
            <w:pPr>
              <w:contextualSpacing/>
            </w:pPr>
            <w:r w:rsidRPr="0017779D">
              <w:t>Analogously to understaffing, we also looked at the frequency with which wards were overstaffed relative to the SNCT requirement.</w:t>
            </w:r>
          </w:p>
        </w:tc>
        <w:tc>
          <w:tcPr>
            <w:tcW w:w="5245" w:type="dxa"/>
          </w:tcPr>
          <w:p w14:paraId="24F27D02" w14:textId="383B1EAF" w:rsidR="0035391A" w:rsidRPr="0017779D" w:rsidRDefault="0035391A" w:rsidP="002E0803">
            <w:r w:rsidRPr="0017779D">
              <w:t xml:space="preserve">Wards were flagged as unusual if more than 40% of days were understaffed because there is a dip in the data there (Supplementary material </w:t>
            </w:r>
            <w:r w:rsidR="006D2218" w:rsidRPr="0017779D">
              <w:t>Figure 6</w:t>
            </w:r>
            <w:r w:rsidRPr="0017779D">
              <w:t>). While such understaffing may not result from inaccuracies in the measured staffing requirement, high levels of understaffing could arise if the SNCT calculated establishment is unable to meet fluctuating demand or if there are perceptions that the measured requirement is an over-estimate.</w:t>
            </w:r>
          </w:p>
          <w:p w14:paraId="05B27891" w14:textId="77777777" w:rsidR="0035391A" w:rsidRPr="0017779D" w:rsidRDefault="0035391A" w:rsidP="002E0803"/>
          <w:p w14:paraId="2AC8070D" w14:textId="77777777" w:rsidR="0035391A" w:rsidRPr="0017779D" w:rsidRDefault="0035391A" w:rsidP="002E0803">
            <w:r w:rsidRPr="0017779D">
              <w:t>Frequent overstaffing could signify that following the SNCT guidelines to set a staffing establishment leads to this ward having a high chance of being overstaffed. Another explanation is that the ward manager adjusted the staffing level generated by the SNCT upwards because of some work on this ward not being captured by SNCT acuity/dependency ratings. Either way, this is an indication of poor fit. Wards were flagged as unusual if more than 30% of days were overstaffed because on visual inspection there is a big break in the data there (Supplementary material Figure 7).</w:t>
            </w:r>
          </w:p>
        </w:tc>
      </w:tr>
      <w:tr w:rsidR="0035391A" w14:paraId="2D0BBBF3" w14:textId="77777777" w:rsidTr="002E0803">
        <w:tc>
          <w:tcPr>
            <w:tcW w:w="2405" w:type="dxa"/>
          </w:tcPr>
          <w:p w14:paraId="1ED2232F" w14:textId="77777777" w:rsidR="0035391A" w:rsidRPr="0017779D" w:rsidRDefault="0035391A" w:rsidP="002E0803">
            <w:r w:rsidRPr="0017779D">
              <w:t>vii) Understaffing and overstaffing in a simulation model of variable patient demand and flexible staffing response (see Saville et al 2020).</w:t>
            </w:r>
          </w:p>
          <w:p w14:paraId="7E9C94CB" w14:textId="77777777" w:rsidR="0035391A" w:rsidRPr="0017779D" w:rsidRDefault="0035391A" w:rsidP="002E0803">
            <w:pPr>
              <w:contextualSpacing/>
            </w:pPr>
          </w:p>
        </w:tc>
        <w:tc>
          <w:tcPr>
            <w:tcW w:w="6804" w:type="dxa"/>
          </w:tcPr>
          <w:p w14:paraId="58051DF7" w14:textId="378154AF" w:rsidR="0035391A" w:rsidRPr="0017779D" w:rsidRDefault="0035391A" w:rsidP="002E0803">
            <w:pPr>
              <w:contextualSpacing/>
            </w:pPr>
            <w:r w:rsidRPr="0017779D">
              <w:t xml:space="preserve">Since “actual understaffing” could be a sign of nursing shortages rather than a problem with the tool, as a complementary measure, we also considered the frequency with which wards are likely to experience understaffing if SNCT guidelines for setting staffing establishments are followed. For this we used the outputs of a simulation documented in full elsewhere </w:t>
            </w:r>
            <w:r w:rsidR="00074173" w:rsidRPr="0017779D">
              <w:rPr>
                <w:noProof/>
              </w:rPr>
              <w:t>(Griffiths, Saville et al. 2020, Saville, Monks et al. 2021)</w:t>
            </w:r>
            <w:r w:rsidRPr="0017779D">
              <w:t xml:space="preserve">. In brief, this computer model simulates how often wards are understaffed, given that there is likely to be some attempt to adjust for shortfalls, by limited use of temporary staff and moving staff from apparently overstaffed to understaffed wards. We assumed that staffing establishments are based on morning SNCT acuity/dependency ratings collected on 20 days in June (or next month if missing). The ratings were combined by averaging workload across this 20-day period, as recommended by the SNCT guidelines </w:t>
            </w:r>
            <w:r w:rsidR="00074173" w:rsidRPr="0017779D">
              <w:rPr>
                <w:noProof/>
              </w:rPr>
              <w:t>(The Shelford group 2014)</w:t>
            </w:r>
            <w:r w:rsidRPr="0017779D">
              <w:t>, and then adjusting to make sure that there are whole people and at least one registered nurse working per shift. We considered the percentage of patient shifts that were understaffed in the simulation, which gives simulates how often patients are exposed to understaffing more than 15% below the level required according to the SNCT ratings for that shift.</w:t>
            </w:r>
          </w:p>
          <w:p w14:paraId="575B6E10" w14:textId="77777777" w:rsidR="0035391A" w:rsidRPr="0017779D" w:rsidRDefault="0035391A" w:rsidP="002E0803">
            <w:pPr>
              <w:contextualSpacing/>
            </w:pPr>
          </w:p>
          <w:p w14:paraId="699A33C7" w14:textId="77777777" w:rsidR="0035391A" w:rsidRPr="0017779D" w:rsidRDefault="0035391A" w:rsidP="002E0803">
            <w:pPr>
              <w:contextualSpacing/>
            </w:pPr>
            <w:r w:rsidRPr="0017779D">
              <w:t>As well as simulated understaffing, we also considered simulated overstaffing. This shows how often it is likely there will be “surplus” staff on a ward if SNCT guidelines for setting staffing establishments are followed. We calculated this analogously to simulated understaffing, considering how often patients were exposed to staffing more than 15% above the level required according to SNCT ratings for that shift in the simulation.</w:t>
            </w:r>
          </w:p>
        </w:tc>
        <w:tc>
          <w:tcPr>
            <w:tcW w:w="5245" w:type="dxa"/>
          </w:tcPr>
          <w:p w14:paraId="5BC13C92" w14:textId="77777777" w:rsidR="0035391A" w:rsidRPr="0017779D" w:rsidRDefault="0035391A" w:rsidP="002E0803">
            <w:r w:rsidRPr="0017779D">
              <w:t>As for actual understaffing, wards were flagged as unusual if more than 40% of shifts were understaffed.</w:t>
            </w:r>
          </w:p>
          <w:p w14:paraId="1F3DA0BB" w14:textId="77777777" w:rsidR="0035391A" w:rsidRPr="0017779D" w:rsidRDefault="0035391A" w:rsidP="002E0803"/>
          <w:p w14:paraId="1A4BEACC" w14:textId="77777777" w:rsidR="0035391A" w:rsidRPr="0017779D" w:rsidRDefault="0035391A" w:rsidP="002E0803">
            <w:r w:rsidRPr="0017779D">
              <w:t>As for actual overstaffing, wards were flagged as unusual if more than 30% of shifts were overstaffed.</w:t>
            </w:r>
          </w:p>
          <w:p w14:paraId="6D7B44CF" w14:textId="77777777" w:rsidR="0035391A" w:rsidRPr="0017779D" w:rsidRDefault="0035391A" w:rsidP="002E0803"/>
        </w:tc>
      </w:tr>
    </w:tbl>
    <w:p w14:paraId="582019E6" w14:textId="779A8F78" w:rsidR="005808ED" w:rsidRDefault="005808ED"/>
    <w:sectPr w:rsidR="005808ED" w:rsidSect="006D2218">
      <w:pgSz w:w="16838" w:h="11906" w:orient="landscape"/>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D55C05" w14:textId="77777777" w:rsidR="00456AD4" w:rsidRDefault="00456AD4" w:rsidP="006B632A">
      <w:pPr>
        <w:spacing w:after="0" w:line="240" w:lineRule="auto"/>
      </w:pPr>
      <w:r>
        <w:separator/>
      </w:r>
    </w:p>
  </w:endnote>
  <w:endnote w:type="continuationSeparator" w:id="0">
    <w:p w14:paraId="3AB5DC3B" w14:textId="77777777" w:rsidR="00456AD4" w:rsidRDefault="00456AD4" w:rsidP="006B63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56051512"/>
      <w:docPartObj>
        <w:docPartGallery w:val="Page Numbers (Bottom of Page)"/>
        <w:docPartUnique/>
      </w:docPartObj>
    </w:sdtPr>
    <w:sdtEndPr>
      <w:rPr>
        <w:noProof/>
      </w:rPr>
    </w:sdtEndPr>
    <w:sdtContent>
      <w:p w14:paraId="15977A09" w14:textId="77777777" w:rsidR="005773E7" w:rsidRDefault="005773E7">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6F3158F9" w14:textId="77777777" w:rsidR="005773E7" w:rsidRDefault="005773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87C5A6" w14:textId="77777777" w:rsidR="00456AD4" w:rsidRDefault="00456AD4" w:rsidP="006B632A">
      <w:pPr>
        <w:spacing w:after="0" w:line="240" w:lineRule="auto"/>
      </w:pPr>
      <w:r>
        <w:separator/>
      </w:r>
    </w:p>
  </w:footnote>
  <w:footnote w:type="continuationSeparator" w:id="0">
    <w:p w14:paraId="602698E5" w14:textId="77777777" w:rsidR="00456AD4" w:rsidRDefault="00456AD4" w:rsidP="006B63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3F104C"/>
    <w:multiLevelType w:val="hybridMultilevel"/>
    <w:tmpl w:val="BD284A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F4724F"/>
    <w:multiLevelType w:val="hybridMultilevel"/>
    <w:tmpl w:val="025247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A37CD4"/>
    <w:multiLevelType w:val="hybridMultilevel"/>
    <w:tmpl w:val="BD3E75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C76C57"/>
    <w:multiLevelType w:val="hybridMultilevel"/>
    <w:tmpl w:val="092C2D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45925C4"/>
    <w:multiLevelType w:val="hybridMultilevel"/>
    <w:tmpl w:val="43C425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01D7A77"/>
    <w:multiLevelType w:val="hybridMultilevel"/>
    <w:tmpl w:val="DEE227A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430542C"/>
    <w:multiLevelType w:val="hybridMultilevel"/>
    <w:tmpl w:val="D8CCB9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C582A76"/>
    <w:multiLevelType w:val="hybridMultilevel"/>
    <w:tmpl w:val="660A16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6805958"/>
    <w:multiLevelType w:val="hybridMultilevel"/>
    <w:tmpl w:val="B5144494"/>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9" w15:restartNumberingAfterBreak="0">
    <w:nsid w:val="482A40A4"/>
    <w:multiLevelType w:val="hybridMultilevel"/>
    <w:tmpl w:val="B03225C0"/>
    <w:lvl w:ilvl="0" w:tplc="8F0ADEF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0ED61B4"/>
    <w:multiLevelType w:val="hybridMultilevel"/>
    <w:tmpl w:val="11C03E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0F856AF"/>
    <w:multiLevelType w:val="hybridMultilevel"/>
    <w:tmpl w:val="90D823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12D515C"/>
    <w:multiLevelType w:val="hybridMultilevel"/>
    <w:tmpl w:val="FA2E5E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0835F2"/>
    <w:multiLevelType w:val="hybridMultilevel"/>
    <w:tmpl w:val="A04C0E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64418E0"/>
    <w:multiLevelType w:val="hybridMultilevel"/>
    <w:tmpl w:val="F5F2C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4DD18DB"/>
    <w:multiLevelType w:val="hybridMultilevel"/>
    <w:tmpl w:val="6B4E10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6FC7023"/>
    <w:multiLevelType w:val="hybridMultilevel"/>
    <w:tmpl w:val="651445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4"/>
  </w:num>
  <w:num w:numId="4">
    <w:abstractNumId w:val="15"/>
  </w:num>
  <w:num w:numId="5">
    <w:abstractNumId w:val="1"/>
  </w:num>
  <w:num w:numId="6">
    <w:abstractNumId w:val="7"/>
  </w:num>
  <w:num w:numId="7">
    <w:abstractNumId w:val="11"/>
  </w:num>
  <w:num w:numId="8">
    <w:abstractNumId w:val="6"/>
  </w:num>
  <w:num w:numId="9">
    <w:abstractNumId w:val="10"/>
  </w:num>
  <w:num w:numId="10">
    <w:abstractNumId w:val="8"/>
  </w:num>
  <w:num w:numId="11">
    <w:abstractNumId w:val="16"/>
  </w:num>
  <w:num w:numId="12">
    <w:abstractNumId w:val="12"/>
  </w:num>
  <w:num w:numId="13">
    <w:abstractNumId w:val="14"/>
  </w:num>
  <w:num w:numId="14">
    <w:abstractNumId w:val="13"/>
  </w:num>
  <w:num w:numId="15">
    <w:abstractNumId w:val="0"/>
  </w:num>
  <w:num w:numId="16">
    <w:abstractNumId w:val="3"/>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zzaf5xbwsxt5ezwsapa29xasw2z0v25v5r&quot;&gt;staffing&lt;record-ids&gt;&lt;item&gt;28864&lt;/item&gt;&lt;item&gt;28999&lt;/item&gt;&lt;item&gt;38378&lt;/item&gt;&lt;item&gt;38381&lt;/item&gt;&lt;item&gt;38390&lt;/item&gt;&lt;item&gt;38581&lt;/item&gt;&lt;item&gt;38603&lt;/item&gt;&lt;item&gt;38923&lt;/item&gt;&lt;item&gt;39323&lt;/item&gt;&lt;item&gt;40000&lt;/item&gt;&lt;item&gt;40688&lt;/item&gt;&lt;item&gt;40768&lt;/item&gt;&lt;item&gt;40775&lt;/item&gt;&lt;item&gt;40786&lt;/item&gt;&lt;item&gt;40921&lt;/item&gt;&lt;/record-ids&gt;&lt;/item&gt;&lt;/Libraries&gt;"/>
  </w:docVars>
  <w:rsids>
    <w:rsidRoot w:val="00F21AC2"/>
    <w:rsid w:val="00054929"/>
    <w:rsid w:val="00074173"/>
    <w:rsid w:val="00080EAE"/>
    <w:rsid w:val="000C5C16"/>
    <w:rsid w:val="000C7B14"/>
    <w:rsid w:val="0012293D"/>
    <w:rsid w:val="0014377C"/>
    <w:rsid w:val="00156B47"/>
    <w:rsid w:val="001708DD"/>
    <w:rsid w:val="0017779D"/>
    <w:rsid w:val="001C0512"/>
    <w:rsid w:val="00221802"/>
    <w:rsid w:val="00224B65"/>
    <w:rsid w:val="00231300"/>
    <w:rsid w:val="002427C4"/>
    <w:rsid w:val="002462DE"/>
    <w:rsid w:val="00246CA8"/>
    <w:rsid w:val="00267384"/>
    <w:rsid w:val="00287201"/>
    <w:rsid w:val="002B20F6"/>
    <w:rsid w:val="002B7F56"/>
    <w:rsid w:val="002D4010"/>
    <w:rsid w:val="002E0803"/>
    <w:rsid w:val="002F6EE1"/>
    <w:rsid w:val="0033045C"/>
    <w:rsid w:val="0035391A"/>
    <w:rsid w:val="0035754C"/>
    <w:rsid w:val="00357B47"/>
    <w:rsid w:val="003609C4"/>
    <w:rsid w:val="00363393"/>
    <w:rsid w:val="003F47D2"/>
    <w:rsid w:val="003F79F3"/>
    <w:rsid w:val="00436F34"/>
    <w:rsid w:val="00443CA1"/>
    <w:rsid w:val="00456AD4"/>
    <w:rsid w:val="00483797"/>
    <w:rsid w:val="00493117"/>
    <w:rsid w:val="004A4E60"/>
    <w:rsid w:val="004B53ED"/>
    <w:rsid w:val="00501E6F"/>
    <w:rsid w:val="005155C1"/>
    <w:rsid w:val="00526C15"/>
    <w:rsid w:val="0054122A"/>
    <w:rsid w:val="00574352"/>
    <w:rsid w:val="005773E7"/>
    <w:rsid w:val="005808ED"/>
    <w:rsid w:val="005948EA"/>
    <w:rsid w:val="005A78A7"/>
    <w:rsid w:val="005C798A"/>
    <w:rsid w:val="005E390A"/>
    <w:rsid w:val="005F5F47"/>
    <w:rsid w:val="006046DE"/>
    <w:rsid w:val="006165B1"/>
    <w:rsid w:val="00630FBB"/>
    <w:rsid w:val="00674ADF"/>
    <w:rsid w:val="006874B9"/>
    <w:rsid w:val="006A3DBC"/>
    <w:rsid w:val="006B632A"/>
    <w:rsid w:val="006C5CA0"/>
    <w:rsid w:val="006C6858"/>
    <w:rsid w:val="006D07AE"/>
    <w:rsid w:val="006D2218"/>
    <w:rsid w:val="006D691F"/>
    <w:rsid w:val="006E0032"/>
    <w:rsid w:val="006E20B5"/>
    <w:rsid w:val="006F1063"/>
    <w:rsid w:val="006F350E"/>
    <w:rsid w:val="00704485"/>
    <w:rsid w:val="007458E1"/>
    <w:rsid w:val="00792A5D"/>
    <w:rsid w:val="007A38DB"/>
    <w:rsid w:val="007D2BBD"/>
    <w:rsid w:val="007D40D0"/>
    <w:rsid w:val="007D7FD7"/>
    <w:rsid w:val="007E300A"/>
    <w:rsid w:val="00800EFB"/>
    <w:rsid w:val="00845BBD"/>
    <w:rsid w:val="00860852"/>
    <w:rsid w:val="00897EA9"/>
    <w:rsid w:val="008C4C9B"/>
    <w:rsid w:val="008D5384"/>
    <w:rsid w:val="00902D55"/>
    <w:rsid w:val="00920E68"/>
    <w:rsid w:val="00922251"/>
    <w:rsid w:val="00926FBE"/>
    <w:rsid w:val="00931B8A"/>
    <w:rsid w:val="00966485"/>
    <w:rsid w:val="00983EF6"/>
    <w:rsid w:val="009B3FE0"/>
    <w:rsid w:val="009C0E67"/>
    <w:rsid w:val="009D6BFA"/>
    <w:rsid w:val="00A02749"/>
    <w:rsid w:val="00A176AA"/>
    <w:rsid w:val="00A20FED"/>
    <w:rsid w:val="00A26C40"/>
    <w:rsid w:val="00A539DD"/>
    <w:rsid w:val="00AA7DF7"/>
    <w:rsid w:val="00AC553C"/>
    <w:rsid w:val="00AE0A05"/>
    <w:rsid w:val="00B5365A"/>
    <w:rsid w:val="00B84224"/>
    <w:rsid w:val="00B84764"/>
    <w:rsid w:val="00BF3839"/>
    <w:rsid w:val="00BF6EFC"/>
    <w:rsid w:val="00C13D28"/>
    <w:rsid w:val="00C27CAF"/>
    <w:rsid w:val="00C3511D"/>
    <w:rsid w:val="00C4028C"/>
    <w:rsid w:val="00C61B59"/>
    <w:rsid w:val="00C66A13"/>
    <w:rsid w:val="00C90B30"/>
    <w:rsid w:val="00C92046"/>
    <w:rsid w:val="00C92F50"/>
    <w:rsid w:val="00CB20F8"/>
    <w:rsid w:val="00CC0DC1"/>
    <w:rsid w:val="00CF05A8"/>
    <w:rsid w:val="00D14DDB"/>
    <w:rsid w:val="00D25B2A"/>
    <w:rsid w:val="00D72310"/>
    <w:rsid w:val="00D82C10"/>
    <w:rsid w:val="00DC71C0"/>
    <w:rsid w:val="00E134CC"/>
    <w:rsid w:val="00EA2F9A"/>
    <w:rsid w:val="00ED036F"/>
    <w:rsid w:val="00F07994"/>
    <w:rsid w:val="00F1474B"/>
    <w:rsid w:val="00F15DCA"/>
    <w:rsid w:val="00F17D1E"/>
    <w:rsid w:val="00F21238"/>
    <w:rsid w:val="00F21AC2"/>
    <w:rsid w:val="00F33DD6"/>
    <w:rsid w:val="00F63C75"/>
    <w:rsid w:val="00F74DF1"/>
    <w:rsid w:val="00FC60A4"/>
    <w:rsid w:val="00FD7B55"/>
    <w:rsid w:val="00FD7B75"/>
    <w:rsid w:val="00FF79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407241C"/>
  <w15:chartTrackingRefBased/>
  <w15:docId w15:val="{2D893A77-498A-4CAB-B14D-D34DB3B69E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1AC2"/>
  </w:style>
  <w:style w:type="paragraph" w:styleId="Heading1">
    <w:name w:val="heading 1"/>
    <w:basedOn w:val="Normal"/>
    <w:next w:val="Normal"/>
    <w:link w:val="Heading1Char"/>
    <w:uiPriority w:val="9"/>
    <w:qFormat/>
    <w:rsid w:val="00F21AC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21AC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21AC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1AC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21AC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21AC2"/>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link w:val="ListParagraphChar"/>
    <w:uiPriority w:val="34"/>
    <w:qFormat/>
    <w:rsid w:val="00F21AC2"/>
    <w:pPr>
      <w:ind w:left="720"/>
      <w:contextualSpacing/>
    </w:pPr>
  </w:style>
  <w:style w:type="character" w:styleId="CommentReference">
    <w:name w:val="annotation reference"/>
    <w:basedOn w:val="DefaultParagraphFont"/>
    <w:uiPriority w:val="99"/>
    <w:semiHidden/>
    <w:unhideWhenUsed/>
    <w:rsid w:val="00F21AC2"/>
    <w:rPr>
      <w:sz w:val="16"/>
      <w:szCs w:val="16"/>
    </w:rPr>
  </w:style>
  <w:style w:type="paragraph" w:styleId="CommentText">
    <w:name w:val="annotation text"/>
    <w:basedOn w:val="Normal"/>
    <w:link w:val="CommentTextChar"/>
    <w:uiPriority w:val="99"/>
    <w:semiHidden/>
    <w:unhideWhenUsed/>
    <w:rsid w:val="00F21AC2"/>
    <w:pPr>
      <w:spacing w:line="240" w:lineRule="auto"/>
    </w:pPr>
    <w:rPr>
      <w:sz w:val="20"/>
      <w:szCs w:val="20"/>
    </w:rPr>
  </w:style>
  <w:style w:type="character" w:customStyle="1" w:styleId="CommentTextChar">
    <w:name w:val="Comment Text Char"/>
    <w:basedOn w:val="DefaultParagraphFont"/>
    <w:link w:val="CommentText"/>
    <w:uiPriority w:val="99"/>
    <w:semiHidden/>
    <w:rsid w:val="00F21AC2"/>
    <w:rPr>
      <w:sz w:val="20"/>
      <w:szCs w:val="20"/>
    </w:rPr>
  </w:style>
  <w:style w:type="paragraph" w:styleId="CommentSubject">
    <w:name w:val="annotation subject"/>
    <w:basedOn w:val="CommentText"/>
    <w:next w:val="CommentText"/>
    <w:link w:val="CommentSubjectChar"/>
    <w:uiPriority w:val="99"/>
    <w:semiHidden/>
    <w:unhideWhenUsed/>
    <w:rsid w:val="00F21AC2"/>
    <w:rPr>
      <w:b/>
      <w:bCs/>
    </w:rPr>
  </w:style>
  <w:style w:type="character" w:customStyle="1" w:styleId="CommentSubjectChar">
    <w:name w:val="Comment Subject Char"/>
    <w:basedOn w:val="CommentTextChar"/>
    <w:link w:val="CommentSubject"/>
    <w:uiPriority w:val="99"/>
    <w:semiHidden/>
    <w:rsid w:val="00F21AC2"/>
    <w:rPr>
      <w:b/>
      <w:bCs/>
      <w:sz w:val="20"/>
      <w:szCs w:val="20"/>
    </w:rPr>
  </w:style>
  <w:style w:type="paragraph" w:styleId="BalloonText">
    <w:name w:val="Balloon Text"/>
    <w:basedOn w:val="Normal"/>
    <w:link w:val="BalloonTextChar"/>
    <w:uiPriority w:val="99"/>
    <w:semiHidden/>
    <w:unhideWhenUsed/>
    <w:rsid w:val="00F21AC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AC2"/>
    <w:rPr>
      <w:rFonts w:ascii="Segoe UI" w:hAnsi="Segoe UI" w:cs="Segoe UI"/>
      <w:sz w:val="18"/>
      <w:szCs w:val="18"/>
    </w:rPr>
  </w:style>
  <w:style w:type="table" w:styleId="TableGrid">
    <w:name w:val="Table Grid"/>
    <w:basedOn w:val="TableNormal"/>
    <w:uiPriority w:val="39"/>
    <w:rsid w:val="00F21A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F21A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F21AC2"/>
  </w:style>
  <w:style w:type="paragraph" w:customStyle="1" w:styleId="EndNoteBibliographyTitle">
    <w:name w:val="EndNote Bibliography Title"/>
    <w:basedOn w:val="Normal"/>
    <w:link w:val="EndNoteBibliographyTitleChar"/>
    <w:rsid w:val="00F21AC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21AC2"/>
    <w:rPr>
      <w:rFonts w:ascii="Calibri" w:hAnsi="Calibri" w:cs="Calibri"/>
      <w:noProof/>
      <w:lang w:val="en-US"/>
    </w:rPr>
  </w:style>
  <w:style w:type="paragraph" w:customStyle="1" w:styleId="EndNoteBibliography">
    <w:name w:val="EndNote Bibliography"/>
    <w:basedOn w:val="Normal"/>
    <w:link w:val="EndNoteBibliographyChar"/>
    <w:rsid w:val="00F21AC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21AC2"/>
    <w:rPr>
      <w:rFonts w:ascii="Calibri" w:hAnsi="Calibri" w:cs="Calibri"/>
      <w:noProof/>
      <w:lang w:val="en-US"/>
    </w:rPr>
  </w:style>
  <w:style w:type="character" w:styleId="Hyperlink">
    <w:name w:val="Hyperlink"/>
    <w:basedOn w:val="DefaultParagraphFont"/>
    <w:uiPriority w:val="99"/>
    <w:unhideWhenUsed/>
    <w:rsid w:val="00F21AC2"/>
    <w:rPr>
      <w:color w:val="0563C1" w:themeColor="hyperlink"/>
      <w:u w:val="single"/>
    </w:rPr>
  </w:style>
  <w:style w:type="paragraph" w:styleId="Caption">
    <w:name w:val="caption"/>
    <w:basedOn w:val="Normal"/>
    <w:next w:val="Normal"/>
    <w:uiPriority w:val="35"/>
    <w:unhideWhenUsed/>
    <w:qFormat/>
    <w:rsid w:val="00F21AC2"/>
    <w:pPr>
      <w:spacing w:after="200" w:line="240" w:lineRule="auto"/>
    </w:pPr>
    <w:rPr>
      <w:i/>
      <w:iCs/>
      <w:color w:val="44546A" w:themeColor="text2"/>
      <w:sz w:val="18"/>
      <w:szCs w:val="18"/>
    </w:rPr>
  </w:style>
  <w:style w:type="table" w:customStyle="1" w:styleId="TableGrid1">
    <w:name w:val="Table Grid1"/>
    <w:basedOn w:val="TableNormal"/>
    <w:next w:val="TableGrid"/>
    <w:uiPriority w:val="39"/>
    <w:rsid w:val="00F21A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F21A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21AC2"/>
    <w:pPr>
      <w:spacing w:after="0" w:line="240" w:lineRule="auto"/>
    </w:pPr>
  </w:style>
  <w:style w:type="paragraph" w:styleId="Header">
    <w:name w:val="header"/>
    <w:basedOn w:val="Normal"/>
    <w:link w:val="HeaderChar"/>
    <w:uiPriority w:val="99"/>
    <w:unhideWhenUsed/>
    <w:rsid w:val="00F21AC2"/>
    <w:pPr>
      <w:tabs>
        <w:tab w:val="center" w:pos="4513"/>
        <w:tab w:val="right" w:pos="9026"/>
      </w:tabs>
      <w:spacing w:after="0" w:line="240" w:lineRule="auto"/>
    </w:pPr>
  </w:style>
  <w:style w:type="character" w:customStyle="1" w:styleId="HeaderChar">
    <w:name w:val="Header Char"/>
    <w:basedOn w:val="DefaultParagraphFont"/>
    <w:link w:val="Header"/>
    <w:uiPriority w:val="99"/>
    <w:rsid w:val="00F21AC2"/>
  </w:style>
  <w:style w:type="paragraph" w:styleId="Footer">
    <w:name w:val="footer"/>
    <w:basedOn w:val="Normal"/>
    <w:link w:val="FooterChar"/>
    <w:uiPriority w:val="99"/>
    <w:unhideWhenUsed/>
    <w:rsid w:val="00F21AC2"/>
    <w:pPr>
      <w:tabs>
        <w:tab w:val="center" w:pos="4513"/>
        <w:tab w:val="right" w:pos="9026"/>
      </w:tabs>
      <w:spacing w:after="0" w:line="240" w:lineRule="auto"/>
    </w:pPr>
  </w:style>
  <w:style w:type="character" w:customStyle="1" w:styleId="FooterChar">
    <w:name w:val="Footer Char"/>
    <w:basedOn w:val="DefaultParagraphFont"/>
    <w:link w:val="Footer"/>
    <w:uiPriority w:val="99"/>
    <w:rsid w:val="00F21AC2"/>
  </w:style>
  <w:style w:type="character" w:styleId="LineNumber">
    <w:name w:val="line number"/>
    <w:basedOn w:val="DefaultParagraphFont"/>
    <w:uiPriority w:val="99"/>
    <w:semiHidden/>
    <w:unhideWhenUsed/>
    <w:rsid w:val="006B632A"/>
  </w:style>
  <w:style w:type="character" w:styleId="UnresolvedMention">
    <w:name w:val="Unresolved Mention"/>
    <w:basedOn w:val="DefaultParagraphFont"/>
    <w:uiPriority w:val="99"/>
    <w:semiHidden/>
    <w:unhideWhenUsed/>
    <w:rsid w:val="00983E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doi.org/10.1097/CIN.0000000000000375" TargetMode="External"/><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doi.org/10.1891/0739-6686.28.295" TargetMode="External"/><Relationship Id="rId17" Type="http://schemas.openxmlformats.org/officeDocument/2006/relationships/hyperlink" Target="https://doi.org/10.5430/jha.v4n4p24" TargetMode="External"/><Relationship Id="rId2" Type="http://schemas.openxmlformats.org/officeDocument/2006/relationships/customXml" Target="../customXml/item2.xml"/><Relationship Id="rId16" Type="http://schemas.openxmlformats.org/officeDocument/2006/relationships/hyperlink" Target="https://doi.org/http://dx.doi.org/10.1016/j.ijnurstu.2008.08.005"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doi.org/10.1177/0193945914539738" TargetMode="External"/><Relationship Id="rId5" Type="http://schemas.openxmlformats.org/officeDocument/2006/relationships/styles" Target="styles.xml"/><Relationship Id="rId15" Type="http://schemas.openxmlformats.org/officeDocument/2006/relationships/hyperlink" Target="http://shelfordgroup.org/library/documents/Shelford_Safer_Nursing_23May14a.pdf" TargetMode="External"/><Relationship Id="rId10" Type="http://schemas.openxmlformats.org/officeDocument/2006/relationships/hyperlink" Target="http://dx.doi.org/10.1111/j.1365-2648.1994.tb01121.x" TargetMode="External"/><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doi.org/10.1111/jan.1328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5D35D693AD35694FAE63CC203F66090C" ma:contentTypeVersion="12" ma:contentTypeDescription="Create a new document." ma:contentTypeScope="" ma:versionID="2026ec3962332634042ff1e9647c6ab7">
  <xsd:schema xmlns:xsd="http://www.w3.org/2001/XMLSchema" xmlns:xs="http://www.w3.org/2001/XMLSchema" xmlns:p="http://schemas.microsoft.com/office/2006/metadata/properties" xmlns:ns3="43f0a75f-fb2d-4063-826d-24ea8f9d2d24" xmlns:ns4="2af7aaee-7a6d-47cd-a094-f48f0974927e" targetNamespace="http://schemas.microsoft.com/office/2006/metadata/properties" ma:root="true" ma:fieldsID="552036bcfa69941f6bcdcef2a94873a7" ns3:_="" ns4:_="">
    <xsd:import namespace="43f0a75f-fb2d-4063-826d-24ea8f9d2d24"/>
    <xsd:import namespace="2af7aaee-7a6d-47cd-a094-f48f0974927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3f0a75f-fb2d-4063-826d-24ea8f9d2d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af7aaee-7a6d-47cd-a094-f48f0974927e"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735631D-A459-49C0-BDC4-8AD325145275}">
  <ds:schemaRefs>
    <ds:schemaRef ds:uri="http://schemas.microsoft.com/sharepoint/v3/contenttype/forms"/>
  </ds:schemaRefs>
</ds:datastoreItem>
</file>

<file path=customXml/itemProps2.xml><?xml version="1.0" encoding="utf-8"?>
<ds:datastoreItem xmlns:ds="http://schemas.openxmlformats.org/officeDocument/2006/customXml" ds:itemID="{275B4996-B08D-4B06-9C6D-9CB1BA48BC5B}">
  <ds:schemaRefs>
    <ds:schemaRef ds:uri="http://purl.org/dc/elements/1.1/"/>
    <ds:schemaRef ds:uri="http://purl.org/dc/dcmitype/"/>
    <ds:schemaRef ds:uri="http://purl.org/dc/terms/"/>
    <ds:schemaRef ds:uri="http://www.w3.org/XML/1998/namespace"/>
    <ds:schemaRef ds:uri="http://schemas.microsoft.com/office/infopath/2007/PartnerControls"/>
    <ds:schemaRef ds:uri="http://schemas.openxmlformats.org/package/2006/metadata/core-properties"/>
    <ds:schemaRef ds:uri="http://schemas.microsoft.com/office/2006/documentManagement/types"/>
    <ds:schemaRef ds:uri="2af7aaee-7a6d-47cd-a094-f48f0974927e"/>
    <ds:schemaRef ds:uri="43f0a75f-fb2d-4063-826d-24ea8f9d2d24"/>
    <ds:schemaRef ds:uri="http://schemas.microsoft.com/office/2006/metadata/properties"/>
  </ds:schemaRefs>
</ds:datastoreItem>
</file>

<file path=customXml/itemProps3.xml><?xml version="1.0" encoding="utf-8"?>
<ds:datastoreItem xmlns:ds="http://schemas.openxmlformats.org/officeDocument/2006/customXml" ds:itemID="{A8E73AE5-9549-4E2B-88B7-9BCF41DD5AC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3f0a75f-fb2d-4063-826d-24ea8f9d2d24"/>
    <ds:schemaRef ds:uri="2af7aaee-7a6d-47cd-a094-f48f0974927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8</Pages>
  <Words>7307</Words>
  <Characters>41654</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8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a Saville</dc:creator>
  <cp:keywords/>
  <dc:description/>
  <cp:lastModifiedBy>Christina Saville</cp:lastModifiedBy>
  <cp:revision>3</cp:revision>
  <dcterms:created xsi:type="dcterms:W3CDTF">2021-04-12T12:12:00Z</dcterms:created>
  <dcterms:modified xsi:type="dcterms:W3CDTF">2021-04-12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D35D693AD35694FAE63CC203F66090C</vt:lpwstr>
  </property>
</Properties>
</file>